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2AF24B" w14:textId="2DE55A4A" w:rsidR="0047082D" w:rsidRPr="00C900D3" w:rsidRDefault="00144A13" w:rsidP="007477CD">
      <w:pPr>
        <w:rPr>
          <w:rFonts w:ascii="Times New Roman" w:hAnsi="Times New Roman"/>
          <w:b/>
          <w:sz w:val="24"/>
          <w:szCs w:val="24"/>
          <w:lang w:val="en-GB"/>
        </w:rPr>
      </w:pPr>
      <w:r w:rsidRPr="00C900D3">
        <w:rPr>
          <w:rFonts w:ascii="Times New Roman" w:hAnsi="Times New Roman"/>
          <w:b/>
          <w:sz w:val="24"/>
          <w:szCs w:val="24"/>
          <w:lang w:val="en-GB"/>
        </w:rPr>
        <w:t>Electronic Supplementary Material</w:t>
      </w:r>
    </w:p>
    <w:p w14:paraId="0D2AB658" w14:textId="77777777" w:rsidR="0047082D" w:rsidRDefault="0047082D" w:rsidP="00E347CD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56778208" w14:textId="155E44BB" w:rsidR="00DF3DAF" w:rsidRPr="001046CE" w:rsidRDefault="00DF3DAF" w:rsidP="00E347CD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7082D">
        <w:rPr>
          <w:rFonts w:ascii="Times New Roman" w:hAnsi="Times New Roman"/>
          <w:sz w:val="24"/>
          <w:szCs w:val="24"/>
          <w:lang w:val="en-GB"/>
        </w:rPr>
        <w:t xml:space="preserve">Table </w:t>
      </w:r>
      <w:r w:rsidR="00E347CD">
        <w:rPr>
          <w:rFonts w:ascii="Times New Roman" w:hAnsi="Times New Roman"/>
          <w:sz w:val="24"/>
          <w:szCs w:val="24"/>
          <w:lang w:val="en-GB"/>
        </w:rPr>
        <w:t>1</w:t>
      </w:r>
      <w:r w:rsidRPr="001046CE">
        <w:rPr>
          <w:rFonts w:ascii="Times New Roman" w:hAnsi="Times New Roman"/>
          <w:sz w:val="24"/>
          <w:szCs w:val="24"/>
          <w:lang w:val="en-GB"/>
        </w:rPr>
        <w:t xml:space="preserve"> – Changes in size in Wandering Albatrosses (number of breeding pairs) colonies counted irregularly and comparison with </w:t>
      </w:r>
      <w:r w:rsidR="00514B11">
        <w:rPr>
          <w:rFonts w:ascii="Times New Roman" w:hAnsi="Times New Roman"/>
          <w:sz w:val="24"/>
          <w:szCs w:val="24"/>
          <w:lang w:val="en-GB"/>
        </w:rPr>
        <w:t xml:space="preserve">reference </w:t>
      </w:r>
      <w:r w:rsidRPr="001046CE">
        <w:rPr>
          <w:rFonts w:ascii="Times New Roman" w:hAnsi="Times New Roman"/>
          <w:sz w:val="24"/>
          <w:szCs w:val="24"/>
          <w:lang w:val="en-GB"/>
        </w:rPr>
        <w:t xml:space="preserve">colonies </w:t>
      </w:r>
      <w:r w:rsidR="00514B11">
        <w:rPr>
          <w:rFonts w:ascii="Times New Roman" w:hAnsi="Times New Roman"/>
          <w:sz w:val="24"/>
          <w:szCs w:val="24"/>
          <w:lang w:val="en-GB"/>
        </w:rPr>
        <w:t xml:space="preserve">(in bold) </w:t>
      </w:r>
      <w:r w:rsidRPr="001046CE">
        <w:rPr>
          <w:rFonts w:ascii="Times New Roman" w:hAnsi="Times New Roman"/>
          <w:sz w:val="24"/>
          <w:szCs w:val="24"/>
          <w:lang w:val="en-GB"/>
        </w:rPr>
        <w:t xml:space="preserve">counted annually </w:t>
      </w:r>
      <w:r w:rsidR="00880CBB">
        <w:rPr>
          <w:rFonts w:ascii="Times New Roman" w:hAnsi="Times New Roman"/>
          <w:sz w:val="24"/>
          <w:szCs w:val="24"/>
          <w:lang w:val="en-GB"/>
        </w:rPr>
        <w:t>during the same time period</w:t>
      </w:r>
    </w:p>
    <w:p w14:paraId="41C45D26" w14:textId="77777777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98"/>
        <w:gridCol w:w="1426"/>
        <w:gridCol w:w="1656"/>
        <w:gridCol w:w="1535"/>
        <w:gridCol w:w="1544"/>
        <w:gridCol w:w="1427"/>
      </w:tblGrid>
      <w:tr w:rsidR="00DF3DAF" w:rsidRPr="001046CE" w14:paraId="3F536023" w14:textId="77777777" w:rsidTr="002F0856">
        <w:tc>
          <w:tcPr>
            <w:tcW w:w="1719" w:type="dxa"/>
            <w:shd w:val="clear" w:color="auto" w:fill="auto"/>
          </w:tcPr>
          <w:p w14:paraId="25365864" w14:textId="77777777" w:rsidR="00DF3DAF" w:rsidRPr="001046C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449" w:type="dxa"/>
            <w:shd w:val="clear" w:color="auto" w:fill="auto"/>
          </w:tcPr>
          <w:p w14:paraId="13D681F6" w14:textId="16426C39" w:rsidR="00DF3DAF" w:rsidRPr="001046CE" w:rsidRDefault="00C3649E" w:rsidP="00C3649E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1972-</w:t>
            </w:r>
            <w:r w:rsidR="00DF3DAF"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74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</w:t>
            </w:r>
            <w:r w:rsidR="00DF3DAF"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Derenne &lt;/Author&gt;&lt;Year&gt;1976&lt;/Year&gt;&lt;RecNum&gt;1678&lt;/RecNum&gt;&lt;record&gt;&lt;rec-number&gt;1678&lt;/rec-number&gt;&lt;foreign-keys&gt;&lt;key app="EN" db-id="fpdfat20odewawe2t2kvwepbz502zrda9a2r"&gt;1678&lt;/key&gt;&lt;/foreign-keys&gt;&lt;ref-type name="Journal Article"&gt;17&lt;/ref-type&gt;&lt;contributors&gt;&lt;authors&gt;&lt;author&gt;Derenne ,P.&lt;/author&gt;&lt;author&gt;Mougin ,J.L.&lt;/author&gt;&lt;author&gt;Steinberg ,C.&lt;/author&gt;&lt;author&gt;Voisin ,J.F.&lt;/author&gt;&lt;/authors&gt;&lt;/contributors&gt;&lt;titles&gt;&lt;title&gt;Les oiseaux de l&amp;apos;ile aux Cochons, archipel Crozet&lt;/title&gt;&lt;secondary-title&gt;CNFRA&lt;/secondary-title&gt;&lt;/titles&gt;&lt;pages&gt;107-148&lt;/pages&gt;&lt;keywords&gt;&lt;keyword&gt;ILE COCHONS&lt;/keyword&gt;&lt;/keywords&gt;&lt;dates&gt;&lt;year&gt;1976&lt;/year&gt;&lt;/dates&gt;&lt;label&gt;01791&lt;/label&gt;&lt;urls&gt;&lt;/urls&gt;&lt;/record&gt;&lt;/Cite&gt;&lt;Cite&gt;&lt;Author&gt;Despin &lt;/Author&gt;&lt;Year&gt;1972&lt;/Year&gt;&lt;RecNum&gt;1679&lt;/RecNum&gt;&lt;record&gt;&lt;rec-number&gt;1679&lt;/rec-number&gt;&lt;foreign-keys&gt;&lt;key app="EN" db-id="fpdfat20odewawe2t2kvwepbz502zrda9a2r"&gt;1679&lt;/key&gt;&lt;/foreign-keys&gt;&lt;ref-type name="Journal Article"&gt;17&lt;/ref-type&gt;&lt;contributors&gt;&lt;authors&gt;&lt;author&gt;Despin ,B.&lt;/author&gt;&lt;author&gt;Mougin ,J.L.&lt;/author&gt;&lt;author&gt;Segonzac ,M.&lt;/author&gt;&lt;/authors&gt;&lt;/contributors&gt;&lt;titles&gt;&lt;title&gt;Oiseaux et mammifères de l&amp;apos;ile de l&amp;apos;Est&lt;/title&gt;&lt;secondary-title&gt;CNFRA&lt;/secondary-title&gt;&lt;/titles&gt;&lt;pages&gt;1-106&lt;/pages&gt;&lt;volume&gt;31&lt;/volume&gt;&lt;keywords&gt;&lt;keyword&gt;ILE DE L&amp;apos;EST&lt;/keyword&gt;&lt;/keywords&gt;&lt;dates&gt;&lt;year&gt;1972&lt;/year&gt;&lt;/dates&gt;&lt;label&gt;01794&lt;/label&gt;&lt;urls&gt;&lt;/urls&gt;&lt;/record&gt;&lt;/Cite&gt;&lt;/EndNote&gt;</w:instrText>
            </w:r>
            <w:r w:rsidR="00DF3DAF"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Derenne  et al. 1976; Despin  et al. 1972)</w:t>
            </w:r>
            <w:r w:rsidR="00DF3DAF"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556" w:type="dxa"/>
            <w:shd w:val="clear" w:color="auto" w:fill="auto"/>
          </w:tcPr>
          <w:p w14:paraId="274474F7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February  1982</w:t>
            </w:r>
          </w:p>
          <w:p w14:paraId="0847DCDC" w14:textId="5EDDCE7B" w:rsidR="00DF3DAF" w:rsidRPr="001046CE" w:rsidRDefault="00DF3DAF" w:rsidP="009E28B3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Voisin &lt;/Author&gt;&lt;Year&gt;1984&lt;/Year&gt;&lt;RecNum&gt;5096&lt;/RecNum&gt;&lt;record&gt;&lt;rec-number&gt;5096&lt;/rec-number&gt;&lt;foreign-keys&gt;&lt;key app='EN' db-id='vtxdvsfa6pfwduetpx6v9a5ve05f0zp295x0'&gt;5096&lt;/key&gt;&lt;/foreign-keys&gt;&lt;ref-type name='Journal Article'&gt;17&lt;/ref-type&gt;&lt;contributors&gt;&lt;authors&gt;&lt;author&gt;Voisin ,J.F.&lt;/author&gt;&lt;/authors&gt;&lt;/contributors&gt;&lt;titles&gt;&lt;title&gt;Observations on the birds and mammals of île aux Cochons, Crozet Islands, in February 1982.&lt;/title&gt;&lt;secondary-title&gt;S. Afr. J. Nav. Antarct. Res.&lt;/secondary-title&gt;&lt;/titles&gt;&lt;pages&gt;11-17.&lt;/pages&gt;&lt;volume&gt;14&lt;/volume&gt;&lt;keywords&gt;&lt;keyword&gt;EXULANS/AMSTERD&lt;/keyword&gt;&lt;/keywords&gt;&lt;dates&gt;&lt;year&gt;1984&lt;/year&gt;&lt;/dates&gt;&lt;label&gt;00371 HW04049&lt;/label&gt;&lt;urls&gt;&lt;/urls&gt;&lt;/record&gt;&lt;/Cite&gt;&lt;Cite&gt;&lt;Author&gt;Jouventin &lt;/Author&gt;&lt;Year&gt;1984&lt;/Year&gt;&lt;RecNum&gt;2799&lt;/RecNum&gt;&lt;record&gt;&lt;rec-number&gt;2799&lt;/rec-number&gt;&lt;foreign-keys&gt;&lt;key app="EN" db-id="fpdfat20odewawe2t2kvwepbz502zrda9a2r"&gt;2799&lt;/key&gt;&lt;/foreign-keys&gt;&lt;ref-type name="Journal Article"&gt;17&lt;/ref-type&gt;&lt;contributors&gt;&lt;authors&gt;&lt;author&gt;Jouventin ,P.&lt;/author&gt;&lt;author&gt;Stahl ,J.C.&lt;/author&gt;&lt;author&gt;Weimerskirch ,H.&lt;/author&gt;&lt;author&gt;Mougin ,J.L.&lt;/author&gt;&lt;/authors&gt;&lt;/contributors&gt;&lt;titles&gt;&lt;title&gt;The seabirds of the French Subantarctic Islands &amp;amp; Adélie Land, their status and conservation.&lt;/title&gt;&lt;secondary-title&gt;ICBP Technical Publication&lt;/secondary-title&gt;&lt;/titles&gt;&lt;pages&gt;609-625.&lt;/pages&gt;&lt;volume&gt;2&lt;/volume&gt;&lt;keywords&gt;&lt;keyword&gt;GENERALITES AUSTRALES&lt;/keyword&gt;&lt;/keywords&gt;&lt;dates&gt;&lt;year&gt;1984&lt;/year&gt;&lt;/dates&gt;&lt;label&gt;01781  DB DB DB DB YC5013&lt;/label&gt;&lt;urls&gt;&lt;/urls&gt;&lt;/record&gt;&lt;/Cite&gt;&lt;/EndNote&gt;</w:instrTex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="009E28B3"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Jouventin  et al. 1984; Voisin 1984)</w: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bookmarkStart w:id="0" w:name="_GoBack"/>
            <w:bookmarkEnd w:id="0"/>
          </w:p>
        </w:tc>
        <w:tc>
          <w:tcPr>
            <w:tcW w:w="1556" w:type="dxa"/>
            <w:shd w:val="clear" w:color="auto" w:fill="auto"/>
          </w:tcPr>
          <w:p w14:paraId="47F08F15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January 2008</w:t>
            </w:r>
          </w:p>
        </w:tc>
        <w:tc>
          <w:tcPr>
            <w:tcW w:w="1559" w:type="dxa"/>
            <w:shd w:val="clear" w:color="auto" w:fill="auto"/>
          </w:tcPr>
          <w:p w14:paraId="72ADE414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January 2017</w:t>
            </w:r>
          </w:p>
          <w:p w14:paraId="1413D019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(helicopter)</w:t>
            </w:r>
          </w:p>
        </w:tc>
        <w:tc>
          <w:tcPr>
            <w:tcW w:w="1449" w:type="dxa"/>
            <w:shd w:val="clear" w:color="auto" w:fill="auto"/>
          </w:tcPr>
          <w:p w14:paraId="78AC9102" w14:textId="43ED6BF2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7</w:t>
            </w:r>
            <w:r w:rsidR="00C3649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- 2018</w:t>
            </w:r>
          </w:p>
          <w:p w14:paraId="0F4403D3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(satellite)</w:t>
            </w:r>
          </w:p>
        </w:tc>
      </w:tr>
      <w:tr w:rsidR="00DF3DAF" w:rsidRPr="001046CE" w14:paraId="7A00C4B5" w14:textId="77777777" w:rsidTr="002F0856">
        <w:tc>
          <w:tcPr>
            <w:tcW w:w="1719" w:type="dxa"/>
            <w:shd w:val="clear" w:color="auto" w:fill="auto"/>
          </w:tcPr>
          <w:p w14:paraId="7C9BF82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Pingouins</w:t>
            </w:r>
            <w:proofErr w:type="spellEnd"/>
          </w:p>
        </w:tc>
        <w:tc>
          <w:tcPr>
            <w:tcW w:w="1449" w:type="dxa"/>
            <w:shd w:val="clear" w:color="auto" w:fill="auto"/>
          </w:tcPr>
          <w:p w14:paraId="068CD1E9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635D78FC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20</w:t>
            </w:r>
          </w:p>
        </w:tc>
        <w:tc>
          <w:tcPr>
            <w:tcW w:w="1556" w:type="dxa"/>
            <w:shd w:val="clear" w:color="auto" w:fill="auto"/>
          </w:tcPr>
          <w:p w14:paraId="13F7553C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80 (+50.0%)</w:t>
            </w:r>
          </w:p>
        </w:tc>
        <w:tc>
          <w:tcPr>
            <w:tcW w:w="1559" w:type="dxa"/>
            <w:shd w:val="clear" w:color="auto" w:fill="auto"/>
          </w:tcPr>
          <w:p w14:paraId="128D91A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449" w:type="dxa"/>
            <w:shd w:val="clear" w:color="auto" w:fill="auto"/>
          </w:tcPr>
          <w:p w14:paraId="5C1A5A22" w14:textId="4D4ADB4A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71 (-5.0%)</w:t>
            </w:r>
          </w:p>
        </w:tc>
      </w:tr>
      <w:tr w:rsidR="00DF3DAF" w:rsidRPr="001046CE" w14:paraId="7F2FC95A" w14:textId="77777777" w:rsidTr="002F0856">
        <w:tc>
          <w:tcPr>
            <w:tcW w:w="1719" w:type="dxa"/>
            <w:shd w:val="clear" w:color="auto" w:fill="auto"/>
          </w:tcPr>
          <w:p w14:paraId="0A874559" w14:textId="268DA837" w:rsidR="00DF3DAF" w:rsidRPr="001046CE" w:rsidRDefault="00DF3DAF" w:rsidP="00144A13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aux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ochons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</w:t>
            </w:r>
          </w:p>
        </w:tc>
        <w:tc>
          <w:tcPr>
            <w:tcW w:w="1449" w:type="dxa"/>
            <w:shd w:val="clear" w:color="auto" w:fill="auto"/>
          </w:tcPr>
          <w:p w14:paraId="027C28E6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002</w:t>
            </w:r>
          </w:p>
        </w:tc>
        <w:tc>
          <w:tcPr>
            <w:tcW w:w="1556" w:type="dxa"/>
            <w:shd w:val="clear" w:color="auto" w:fill="auto"/>
          </w:tcPr>
          <w:p w14:paraId="7039B08E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879 (-12.3%)</w:t>
            </w:r>
          </w:p>
        </w:tc>
        <w:tc>
          <w:tcPr>
            <w:tcW w:w="1556" w:type="dxa"/>
            <w:shd w:val="clear" w:color="auto" w:fill="auto"/>
          </w:tcPr>
          <w:p w14:paraId="70372FD8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103376C5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280 (+45.6%)</w:t>
            </w:r>
          </w:p>
        </w:tc>
        <w:tc>
          <w:tcPr>
            <w:tcW w:w="1449" w:type="dxa"/>
            <w:shd w:val="clear" w:color="auto" w:fill="auto"/>
          </w:tcPr>
          <w:p w14:paraId="21601C70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C3649E" w:rsidRPr="001046CE" w14:paraId="56FC241B" w14:textId="77777777" w:rsidTr="002F0856">
        <w:tc>
          <w:tcPr>
            <w:tcW w:w="1719" w:type="dxa"/>
            <w:shd w:val="clear" w:color="auto" w:fill="auto"/>
          </w:tcPr>
          <w:p w14:paraId="405D281A" w14:textId="6343D685" w:rsidR="00C3649E" w:rsidRPr="009E28B3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9E28B3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 </w:t>
            </w:r>
            <w:proofErr w:type="spellStart"/>
            <w:r w:rsidRPr="009E28B3">
              <w:rPr>
                <w:rFonts w:ascii="Times New Roman" w:hAnsi="Times New Roman"/>
                <w:sz w:val="24"/>
                <w:szCs w:val="24"/>
                <w:lang w:val="en-GB"/>
              </w:rPr>
              <w:t>l’Est</w:t>
            </w:r>
            <w:proofErr w:type="spellEnd"/>
          </w:p>
        </w:tc>
        <w:tc>
          <w:tcPr>
            <w:tcW w:w="1449" w:type="dxa"/>
            <w:shd w:val="clear" w:color="auto" w:fill="auto"/>
          </w:tcPr>
          <w:p w14:paraId="50D842DD" w14:textId="39864DC3" w:rsidR="00C3649E" w:rsidRPr="00C3649E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427</w:t>
            </w:r>
          </w:p>
        </w:tc>
        <w:tc>
          <w:tcPr>
            <w:tcW w:w="1556" w:type="dxa"/>
            <w:shd w:val="clear" w:color="auto" w:fill="auto"/>
          </w:tcPr>
          <w:p w14:paraId="1389F4D3" w14:textId="449D6D01" w:rsidR="00C3649E" w:rsidRPr="009E28B3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329 (-23%)</w:t>
            </w:r>
          </w:p>
        </w:tc>
        <w:tc>
          <w:tcPr>
            <w:tcW w:w="1556" w:type="dxa"/>
            <w:shd w:val="clear" w:color="auto" w:fill="auto"/>
          </w:tcPr>
          <w:p w14:paraId="2E8202A4" w14:textId="77777777" w:rsidR="00C3649E" w:rsidRPr="009E28B3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4CAC2C10" w14:textId="77777777" w:rsidR="00C3649E" w:rsidRPr="009E28B3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449" w:type="dxa"/>
            <w:shd w:val="clear" w:color="auto" w:fill="auto"/>
          </w:tcPr>
          <w:p w14:paraId="04233D87" w14:textId="5958AE47" w:rsidR="00C3649E" w:rsidRPr="009E28B3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284</w:t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(-13.7%)</w:t>
            </w:r>
          </w:p>
        </w:tc>
      </w:tr>
      <w:tr w:rsidR="00DF3DAF" w:rsidRPr="001046CE" w14:paraId="51575F6E" w14:textId="77777777" w:rsidTr="002F0856">
        <w:tc>
          <w:tcPr>
            <w:tcW w:w="1719" w:type="dxa"/>
            <w:shd w:val="clear" w:color="auto" w:fill="auto"/>
          </w:tcPr>
          <w:p w14:paraId="674C8BA3" w14:textId="79B53996" w:rsidR="00DF3DAF" w:rsidRPr="001046C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Reference</w:t>
            </w:r>
            <w:r w:rsidR="00880CBB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 colony</w:t>
            </w:r>
          </w:p>
          <w:p w14:paraId="7E95D57C" w14:textId="6CA6500D" w:rsidR="00DF3DAF" w:rsidRPr="001046C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(</w:t>
            </w:r>
            <w:r w:rsidR="00C5032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Ile de la </w:t>
            </w: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Possession)</w:t>
            </w:r>
          </w:p>
        </w:tc>
        <w:tc>
          <w:tcPr>
            <w:tcW w:w="1449" w:type="dxa"/>
            <w:shd w:val="clear" w:color="auto" w:fill="auto"/>
          </w:tcPr>
          <w:p w14:paraId="552BFE1E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4359F13E" w14:textId="68CA55B1" w:rsidR="00DF3DAF" w:rsidRDefault="00880CBB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256 (</w:t>
            </w:r>
            <w:r w:rsidR="00DF3DAF"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-17.6%</w:t>
            </w: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)</w:t>
            </w:r>
          </w:p>
          <w:p w14:paraId="13C09958" w14:textId="237B1C00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4723D24E" w14:textId="0F9601BD" w:rsidR="00DF3DAF" w:rsidRDefault="00880CBB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362 (</w:t>
            </w:r>
            <w:r w:rsidR="00DF3DAF"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+30.7%</w:t>
            </w: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)</w:t>
            </w:r>
          </w:p>
          <w:p w14:paraId="5EC793A4" w14:textId="44EDF38E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54A641F6" w14:textId="6B4E9377" w:rsidR="00DF3DAF" w:rsidRDefault="00880CBB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389 (</w:t>
            </w:r>
            <w:r w:rsidR="00DF3DAF"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+43.4%</w:t>
            </w: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)</w:t>
            </w:r>
          </w:p>
          <w:p w14:paraId="2977F024" w14:textId="77A57A54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449" w:type="dxa"/>
            <w:shd w:val="clear" w:color="auto" w:fill="auto"/>
          </w:tcPr>
          <w:p w14:paraId="12E0FAE9" w14:textId="77777777" w:rsidR="00880CBB" w:rsidRDefault="00880CBB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389</w:t>
            </w:r>
          </w:p>
          <w:p w14:paraId="4C5163B9" w14:textId="776A8A5C" w:rsidR="00DF3DAF" w:rsidRDefault="00880CBB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(</w:t>
            </w:r>
            <w:r w:rsidR="00DF3DAF"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+9.7%</w:t>
            </w: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)</w:t>
            </w:r>
          </w:p>
          <w:p w14:paraId="79446EB0" w14:textId="2252F05D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</w:tr>
      <w:tr w:rsidR="00DF3DAF" w:rsidRPr="001046CE" w14:paraId="265BDCFB" w14:textId="77777777" w:rsidTr="002F0856">
        <w:tc>
          <w:tcPr>
            <w:tcW w:w="1719" w:type="dxa"/>
            <w:shd w:val="clear" w:color="auto" w:fill="auto"/>
          </w:tcPr>
          <w:p w14:paraId="1FF4E4CA" w14:textId="77777777" w:rsidR="00DF3DAF" w:rsidRPr="001046C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449" w:type="dxa"/>
            <w:shd w:val="clear" w:color="auto" w:fill="auto"/>
          </w:tcPr>
          <w:p w14:paraId="10F9ED75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5F174D56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1BFEC00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171A641A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449" w:type="dxa"/>
            <w:shd w:val="clear" w:color="auto" w:fill="auto"/>
          </w:tcPr>
          <w:p w14:paraId="6A7F07D1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DF3DAF" w:rsidRPr="001046CE" w14:paraId="62B4EE8F" w14:textId="77777777" w:rsidTr="002F0856">
        <w:tc>
          <w:tcPr>
            <w:tcW w:w="1719" w:type="dxa"/>
            <w:shd w:val="clear" w:color="auto" w:fill="auto"/>
          </w:tcPr>
          <w:p w14:paraId="2D394CEC" w14:textId="77777777" w:rsidR="00DF3DAF" w:rsidRPr="001046C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Kerguelen</w:t>
            </w:r>
          </w:p>
        </w:tc>
        <w:tc>
          <w:tcPr>
            <w:tcW w:w="1449" w:type="dxa"/>
            <w:shd w:val="clear" w:color="auto" w:fill="auto"/>
          </w:tcPr>
          <w:p w14:paraId="290ABA41" w14:textId="7AD3912A" w:rsidR="00DF3DAF" w:rsidRDefault="003A325A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1971</w:t>
            </w:r>
          </w:p>
          <w:p w14:paraId="0A48B502" w14:textId="432B230A" w:rsidR="003A325A" w:rsidRPr="001046CE" w:rsidRDefault="003A325A" w:rsidP="003A325A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Derenne &lt;/Author&gt;&lt;Year&gt;1974&lt;/Year&gt;&lt;RecNum&gt;1681&lt;/RecNum&gt;&lt;record&gt;&lt;rec-number&gt;1681&lt;/rec-number&gt;&lt;foreign-keys&gt;&lt;key app="EN" db-id="fpdfat20odewawe2t2kvwepbz502zrda9a2r"&gt;1681&lt;/key&gt;&lt;/foreign-keys&gt;&lt;ref-type name="Journal Article"&gt;17&lt;/ref-type&gt;&lt;contributors&gt;&lt;authors&gt;&lt;author&gt;Derenne ,P.&lt;/author&gt;&lt;author&gt;Lufbery ,J.X.&lt;/author&gt;&lt;author&gt;Tollu ,B.&lt;/author&gt;&lt;/authors&gt;&lt;/contributors&gt;&lt;titles&gt;&lt;title&gt;L&amp;apos;avifaune de l&amp;apos;archipel Kerguelen&lt;/title&gt;&lt;secondary-title&gt;CNFRA&lt;/secondary-title&gt;&lt;/titles&gt;&lt;pages&gt;57-87&lt;/pages&gt;&lt;volume&gt;33&lt;/volume&gt;&lt;keywords&gt;&lt;keyword&gt;KERGUELEN&lt;/keyword&gt;&lt;/keywords&gt;&lt;dates&gt;&lt;year&gt;1974&lt;/year&gt;&lt;/dates&gt;&lt;label&gt;01812&lt;/label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Derenne  et al. 1974)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556" w:type="dxa"/>
            <w:tcBorders>
              <w:bottom w:val="single" w:sz="4" w:space="0" w:color="auto"/>
            </w:tcBorders>
            <w:shd w:val="clear" w:color="auto" w:fill="auto"/>
          </w:tcPr>
          <w:p w14:paraId="2254B4D7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January 1985</w:t>
            </w:r>
          </w:p>
          <w:p w14:paraId="26AA6EE7" w14:textId="727FB4B5" w:rsidR="00DF3DAF" w:rsidRPr="001046CE" w:rsidRDefault="00DF3DAF" w:rsidP="0068487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Weimerskirch &lt;/Author&gt;&lt;Year&gt;1989&lt;/Year&gt;&lt;RecNum&gt;2196&lt;/RecNum&gt;&lt;record&gt;&lt;rec-number&gt;2196&lt;/rec-number&gt;&lt;foreign-keys&gt;&lt;key app="EN" db-id="fpdfat20odewawe2t2kvwepbz502zrda9a2r"&gt;2196&lt;/key&gt;&lt;/foreign-keys&gt;&lt;ref-type name="Journal Article"&gt;17&lt;/ref-type&gt;&lt;contributors&gt;&lt;authors&gt;&lt;author&gt;Weimerskirch ,H.&lt;/author&gt;&lt;author&gt;Zotier ,R.&lt;/author&gt;&lt;author&gt;Jouventin ,P.&lt;/author&gt;&lt;/authors&gt;&lt;/contributors&gt;&lt;titles&gt;&lt;title&gt;The avifauna of the Kerguelen Islands.&lt;/title&gt;&lt;secondary-title&gt;Emu&lt;/secondary-title&gt;&lt;/titles&gt;&lt;pages&gt;15-29.&lt;/pages&gt;&lt;volume&gt;89&lt;/volume&gt;&lt;keywords&gt;&lt;keyword&gt;PETREL ANT-SUBANT&lt;/keyword&gt;&lt;/keywords&gt;&lt;dates&gt;&lt;year&gt;1989&lt;/year&gt;&lt;/dates&gt;&lt;label&gt;00612  DB YC5023&lt;/label&gt;&lt;urls&gt;&lt;/urls&gt;&lt;/record&gt;&lt;/Cite&gt;&lt;/EndNote&gt;</w:instrTex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="00684876"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Weimerskirch  et al. 1989)</w: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556" w:type="dxa"/>
            <w:tcBorders>
              <w:bottom w:val="single" w:sz="4" w:space="0" w:color="auto"/>
            </w:tcBorders>
            <w:shd w:val="clear" w:color="auto" w:fill="auto"/>
          </w:tcPr>
          <w:p w14:paraId="736D62B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January 2013</w:t>
            </w:r>
          </w:p>
        </w:tc>
        <w:tc>
          <w:tcPr>
            <w:tcW w:w="1559" w:type="dxa"/>
            <w:shd w:val="clear" w:color="auto" w:fill="auto"/>
          </w:tcPr>
          <w:p w14:paraId="4671F029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March 2017</w:t>
            </w:r>
          </w:p>
          <w:p w14:paraId="1C172658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(helicopter)</w:t>
            </w:r>
          </w:p>
        </w:tc>
        <w:tc>
          <w:tcPr>
            <w:tcW w:w="1449" w:type="dxa"/>
            <w:shd w:val="clear" w:color="auto" w:fill="auto"/>
          </w:tcPr>
          <w:p w14:paraId="3F26C274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March 2017</w:t>
            </w:r>
          </w:p>
          <w:p w14:paraId="4CFEB6BA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(satellite)</w:t>
            </w:r>
          </w:p>
        </w:tc>
      </w:tr>
      <w:tr w:rsidR="00DF3DAF" w:rsidRPr="001046CE" w14:paraId="60ADD921" w14:textId="77777777" w:rsidTr="002F0856">
        <w:tc>
          <w:tcPr>
            <w:tcW w:w="1719" w:type="dxa"/>
            <w:shd w:val="clear" w:color="auto" w:fill="auto"/>
          </w:tcPr>
          <w:p w14:paraId="5230E0DB" w14:textId="1B980DBB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Anse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de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l’Ours</w:t>
            </w:r>
            <w:proofErr w:type="spellEnd"/>
          </w:p>
        </w:tc>
        <w:tc>
          <w:tcPr>
            <w:tcW w:w="1449" w:type="dxa"/>
            <w:shd w:val="clear" w:color="auto" w:fill="auto"/>
          </w:tcPr>
          <w:p w14:paraId="382F0388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tcBorders>
              <w:bottom w:val="single" w:sz="4" w:space="0" w:color="auto"/>
            </w:tcBorders>
            <w:shd w:val="clear" w:color="auto" w:fill="auto"/>
          </w:tcPr>
          <w:p w14:paraId="7EA7474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7</w:t>
            </w:r>
          </w:p>
        </w:tc>
        <w:tc>
          <w:tcPr>
            <w:tcW w:w="1556" w:type="dxa"/>
            <w:tcBorders>
              <w:bottom w:val="single" w:sz="4" w:space="0" w:color="auto"/>
            </w:tcBorders>
            <w:shd w:val="clear" w:color="auto" w:fill="auto"/>
          </w:tcPr>
          <w:p w14:paraId="72675F70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02C53F4E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7 (+142.9%)</w:t>
            </w:r>
          </w:p>
        </w:tc>
        <w:tc>
          <w:tcPr>
            <w:tcW w:w="1449" w:type="dxa"/>
            <w:shd w:val="clear" w:color="auto" w:fill="auto"/>
          </w:tcPr>
          <w:p w14:paraId="641A514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DF3DAF" w:rsidRPr="001046CE" w14:paraId="4950E85A" w14:textId="77777777" w:rsidTr="002F0856">
        <w:tc>
          <w:tcPr>
            <w:tcW w:w="1719" w:type="dxa"/>
            <w:shd w:val="clear" w:color="auto" w:fill="auto"/>
          </w:tcPr>
          <w:p w14:paraId="086FB5E3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Grande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oulée</w:t>
            </w:r>
            <w:proofErr w:type="spellEnd"/>
          </w:p>
        </w:tc>
        <w:tc>
          <w:tcPr>
            <w:tcW w:w="1449" w:type="dxa"/>
            <w:shd w:val="clear" w:color="auto" w:fill="auto"/>
          </w:tcPr>
          <w:p w14:paraId="40A17259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AC929B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600</w:t>
            </w:r>
          </w:p>
        </w:tc>
        <w:tc>
          <w:tcPr>
            <w:tcW w:w="1556" w:type="dxa"/>
            <w:tcBorders>
              <w:top w:val="single" w:sz="4" w:space="0" w:color="auto"/>
            </w:tcBorders>
            <w:shd w:val="clear" w:color="auto" w:fill="auto"/>
          </w:tcPr>
          <w:p w14:paraId="538108B8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18384E77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700 (+16.7%)</w:t>
            </w:r>
          </w:p>
        </w:tc>
        <w:tc>
          <w:tcPr>
            <w:tcW w:w="1449" w:type="dxa"/>
            <w:shd w:val="clear" w:color="auto" w:fill="auto"/>
          </w:tcPr>
          <w:p w14:paraId="4326F9FB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579</w:t>
            </w:r>
          </w:p>
        </w:tc>
      </w:tr>
      <w:tr w:rsidR="00DF3DAF" w:rsidRPr="001046CE" w14:paraId="71694AAA" w14:textId="77777777" w:rsidTr="002F0856">
        <w:tc>
          <w:tcPr>
            <w:tcW w:w="1719" w:type="dxa"/>
            <w:shd w:val="clear" w:color="auto" w:fill="auto"/>
          </w:tcPr>
          <w:p w14:paraId="3FEE9A30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Feu de Joie</w:t>
            </w:r>
          </w:p>
        </w:tc>
        <w:tc>
          <w:tcPr>
            <w:tcW w:w="1449" w:type="dxa"/>
            <w:shd w:val="clear" w:color="auto" w:fill="auto"/>
          </w:tcPr>
          <w:p w14:paraId="3F9E06F1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7D2DC9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80</w:t>
            </w:r>
          </w:p>
        </w:tc>
        <w:tc>
          <w:tcPr>
            <w:tcW w:w="1556" w:type="dxa"/>
            <w:shd w:val="clear" w:color="auto" w:fill="auto"/>
          </w:tcPr>
          <w:p w14:paraId="59523084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411C1025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87 (+8.7%)</w:t>
            </w:r>
          </w:p>
        </w:tc>
        <w:tc>
          <w:tcPr>
            <w:tcW w:w="1449" w:type="dxa"/>
            <w:shd w:val="clear" w:color="auto" w:fill="auto"/>
          </w:tcPr>
          <w:p w14:paraId="6CA42D43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44</w:t>
            </w:r>
          </w:p>
        </w:tc>
      </w:tr>
      <w:tr w:rsidR="00DF3DAF" w:rsidRPr="001046CE" w14:paraId="2794D4C5" w14:textId="77777777" w:rsidTr="002F0856">
        <w:tc>
          <w:tcPr>
            <w:tcW w:w="1719" w:type="dxa"/>
            <w:shd w:val="clear" w:color="auto" w:fill="auto"/>
          </w:tcPr>
          <w:p w14:paraId="6F62482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Téluromètre</w:t>
            </w:r>
            <w:proofErr w:type="spellEnd"/>
          </w:p>
        </w:tc>
        <w:tc>
          <w:tcPr>
            <w:tcW w:w="1449" w:type="dxa"/>
            <w:shd w:val="clear" w:color="auto" w:fill="auto"/>
          </w:tcPr>
          <w:p w14:paraId="2877E042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tcBorders>
              <w:top w:val="single" w:sz="4" w:space="0" w:color="auto"/>
            </w:tcBorders>
            <w:shd w:val="clear" w:color="auto" w:fill="auto"/>
          </w:tcPr>
          <w:p w14:paraId="19E30BD6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70</w:t>
            </w:r>
          </w:p>
        </w:tc>
        <w:tc>
          <w:tcPr>
            <w:tcW w:w="1556" w:type="dxa"/>
            <w:shd w:val="clear" w:color="auto" w:fill="auto"/>
          </w:tcPr>
          <w:p w14:paraId="3C13DDB2" w14:textId="5B7C771E" w:rsidR="00DF3DAF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55</w:t>
            </w:r>
            <w:r w:rsidR="003A325A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</w:t>
            </w:r>
            <w:r w:rsidR="003A325A" w:rsidRPr="001046CE">
              <w:rPr>
                <w:rFonts w:ascii="Times New Roman" w:hAnsi="Times New Roman"/>
                <w:sz w:val="24"/>
                <w:szCs w:val="24"/>
                <w:lang w:val="en-GB"/>
              </w:rPr>
              <w:lastRenderedPageBreak/>
              <w:t>(+115.7%)</w:t>
            </w:r>
          </w:p>
          <w:p w14:paraId="3649CBA3" w14:textId="77777777" w:rsidR="003A325A" w:rsidRPr="001046CE" w:rsidRDefault="003A325A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4815FD36" w14:textId="697A464C" w:rsidR="00DF3DAF" w:rsidRPr="001046CE" w:rsidRDefault="00DF3DAF" w:rsidP="003A325A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lastRenderedPageBreak/>
              <w:t xml:space="preserve">151 </w:t>
            </w:r>
            <w:r w:rsidR="003A325A">
              <w:rPr>
                <w:rFonts w:ascii="Times New Roman" w:hAnsi="Times New Roman"/>
                <w:sz w:val="24"/>
                <w:szCs w:val="24"/>
                <w:lang w:val="en-GB"/>
              </w:rPr>
              <w:t>(-2.6%)</w:t>
            </w:r>
          </w:p>
        </w:tc>
        <w:tc>
          <w:tcPr>
            <w:tcW w:w="1449" w:type="dxa"/>
            <w:shd w:val="clear" w:color="auto" w:fill="auto"/>
          </w:tcPr>
          <w:p w14:paraId="0E9FE806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DF3DAF" w:rsidRPr="001046CE" w14:paraId="5841596A" w14:textId="77777777" w:rsidTr="002F0856">
        <w:tc>
          <w:tcPr>
            <w:tcW w:w="1719" w:type="dxa"/>
            <w:shd w:val="clear" w:color="auto" w:fill="auto"/>
          </w:tcPr>
          <w:p w14:paraId="13B351F3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lastRenderedPageBreak/>
              <w:t>Gallieni</w:t>
            </w:r>
            <w:proofErr w:type="spellEnd"/>
          </w:p>
        </w:tc>
        <w:tc>
          <w:tcPr>
            <w:tcW w:w="1449" w:type="dxa"/>
            <w:shd w:val="clear" w:color="auto" w:fill="auto"/>
          </w:tcPr>
          <w:p w14:paraId="615B9C96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30</w:t>
            </w:r>
          </w:p>
        </w:tc>
        <w:tc>
          <w:tcPr>
            <w:tcW w:w="1556" w:type="dxa"/>
            <w:shd w:val="clear" w:color="auto" w:fill="auto"/>
          </w:tcPr>
          <w:p w14:paraId="12930102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9 (-70.0%)</w:t>
            </w:r>
          </w:p>
        </w:tc>
        <w:tc>
          <w:tcPr>
            <w:tcW w:w="1556" w:type="dxa"/>
            <w:shd w:val="clear" w:color="auto" w:fill="auto"/>
          </w:tcPr>
          <w:p w14:paraId="2C9A6D63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3B6349A1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0 (+11.1%)</w:t>
            </w:r>
          </w:p>
        </w:tc>
        <w:tc>
          <w:tcPr>
            <w:tcW w:w="1449" w:type="dxa"/>
            <w:shd w:val="clear" w:color="auto" w:fill="auto"/>
          </w:tcPr>
          <w:p w14:paraId="6B0C7715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DF3DAF" w:rsidRPr="001046CE" w14:paraId="21FC8466" w14:textId="77777777" w:rsidTr="002F0856">
        <w:tc>
          <w:tcPr>
            <w:tcW w:w="1719" w:type="dxa"/>
            <w:shd w:val="clear" w:color="auto" w:fill="auto"/>
          </w:tcPr>
          <w:p w14:paraId="2856E1F0" w14:textId="580DF7DC" w:rsidR="00DF3DAF" w:rsidRPr="001046CE" w:rsidRDefault="00DF3DAF" w:rsidP="0047082D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Reference</w:t>
            </w:r>
            <w:r w:rsidR="0047082D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 </w:t>
            </w:r>
            <w:r w:rsidR="00C5032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colony </w:t>
            </w: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(Courbet Peninsula)</w:t>
            </w:r>
          </w:p>
        </w:tc>
        <w:tc>
          <w:tcPr>
            <w:tcW w:w="1449" w:type="dxa"/>
            <w:shd w:val="clear" w:color="auto" w:fill="auto"/>
          </w:tcPr>
          <w:p w14:paraId="282683B0" w14:textId="77777777" w:rsidR="00DF3DAF" w:rsidRPr="001046C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1CC26DC1" w14:textId="4D9DDC29" w:rsidR="00DF3DAF" w:rsidRDefault="003A325A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295 (-40.3%)</w:t>
            </w:r>
          </w:p>
          <w:p w14:paraId="6896C60F" w14:textId="12E7D33D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6" w:type="dxa"/>
            <w:shd w:val="clear" w:color="auto" w:fill="auto"/>
          </w:tcPr>
          <w:p w14:paraId="7B392675" w14:textId="0D7E84BD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334</w:t>
            </w:r>
            <w:r w:rsidR="003A325A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 (+11.7%)</w:t>
            </w:r>
          </w:p>
        </w:tc>
        <w:tc>
          <w:tcPr>
            <w:tcW w:w="1559" w:type="dxa"/>
            <w:shd w:val="clear" w:color="auto" w:fill="auto"/>
          </w:tcPr>
          <w:p w14:paraId="22C11EE2" w14:textId="77777777" w:rsidR="003A325A" w:rsidRDefault="003A325A" w:rsidP="003A325A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322</w:t>
            </w:r>
          </w:p>
          <w:p w14:paraId="2BC8FF75" w14:textId="77777777" w:rsidR="00C5032E" w:rsidRDefault="00DF3DAF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+9.2%</w:t>
            </w:r>
          </w:p>
          <w:p w14:paraId="5A853DC1" w14:textId="74F14585" w:rsidR="00514B11" w:rsidRPr="001046CE" w:rsidRDefault="00514B11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449" w:type="dxa"/>
            <w:shd w:val="clear" w:color="auto" w:fill="auto"/>
          </w:tcPr>
          <w:p w14:paraId="449EFA7E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</w:tbl>
    <w:p w14:paraId="6E8BAC02" w14:textId="2E97ABC0" w:rsidR="00144A13" w:rsidRDefault="00BC71D8" w:rsidP="00DF3DAF">
      <w:pPr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br w:type="column"/>
      </w:r>
    </w:p>
    <w:p w14:paraId="4D7B1EBA" w14:textId="1290E2A9" w:rsidR="00DF3DAF" w:rsidRDefault="0047082D" w:rsidP="00DF3DAF">
      <w:pPr>
        <w:rPr>
          <w:rFonts w:ascii="Times New Roman" w:hAnsi="Times New Roman"/>
          <w:sz w:val="24"/>
          <w:szCs w:val="24"/>
          <w:lang w:val="en-GB"/>
        </w:rPr>
      </w:pPr>
      <w:proofErr w:type="gramStart"/>
      <w:r>
        <w:rPr>
          <w:rFonts w:ascii="Times New Roman" w:hAnsi="Times New Roman"/>
          <w:sz w:val="24"/>
          <w:szCs w:val="24"/>
          <w:lang w:val="en-GB"/>
        </w:rPr>
        <w:t xml:space="preserve">Table </w:t>
      </w:r>
      <w:r w:rsidR="00E347CD">
        <w:rPr>
          <w:rFonts w:ascii="Times New Roman" w:hAnsi="Times New Roman"/>
          <w:sz w:val="24"/>
          <w:szCs w:val="24"/>
          <w:lang w:val="en-GB"/>
        </w:rPr>
        <w:t>2</w:t>
      </w:r>
      <w:r w:rsidR="00DF3DAF" w:rsidRPr="001046CE">
        <w:rPr>
          <w:rFonts w:ascii="Times New Roman" w:hAnsi="Times New Roman"/>
          <w:sz w:val="24"/>
          <w:szCs w:val="24"/>
          <w:lang w:val="en-GB"/>
        </w:rPr>
        <w:t xml:space="preserve"> – Counts (number of breeding pairs) of 3 major populations of Grey-headed Albatrosses at Crozet and Kerguelen archipelagos in 1982-1985 and 2014-2016.</w:t>
      </w:r>
      <w:proofErr w:type="gramEnd"/>
      <w:r w:rsidR="00DF3DAF" w:rsidRPr="001046CE">
        <w:rPr>
          <w:rFonts w:ascii="Times New Roman" w:hAnsi="Times New Roman"/>
          <w:sz w:val="24"/>
          <w:szCs w:val="24"/>
          <w:lang w:val="en-GB"/>
        </w:rPr>
        <w:t xml:space="preserve">  </w:t>
      </w:r>
    </w:p>
    <w:p w14:paraId="47181881" w14:textId="77777777" w:rsidR="0047082D" w:rsidRPr="001046CE" w:rsidRDefault="0047082D" w:rsidP="00DF3DAF">
      <w:pPr>
        <w:rPr>
          <w:rFonts w:ascii="Times New Roman" w:hAnsi="Times New Roman"/>
          <w:sz w:val="24"/>
          <w:szCs w:val="24"/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26"/>
        <w:gridCol w:w="1873"/>
        <w:gridCol w:w="1757"/>
        <w:gridCol w:w="1872"/>
        <w:gridCol w:w="1758"/>
      </w:tblGrid>
      <w:tr w:rsidR="00C5032E" w:rsidRPr="001046CE" w14:paraId="76AEB4A4" w14:textId="77777777" w:rsidTr="00E8636D">
        <w:tc>
          <w:tcPr>
            <w:tcW w:w="2026" w:type="dxa"/>
            <w:shd w:val="clear" w:color="auto" w:fill="auto"/>
          </w:tcPr>
          <w:p w14:paraId="0AF970B9" w14:textId="1BD61073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olony</w:t>
            </w:r>
            <w:proofErr w:type="spellEnd"/>
          </w:p>
        </w:tc>
        <w:tc>
          <w:tcPr>
            <w:tcW w:w="1873" w:type="dxa"/>
            <w:shd w:val="clear" w:color="auto" w:fill="auto"/>
          </w:tcPr>
          <w:p w14:paraId="604E3437" w14:textId="77777777" w:rsidR="00C5032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Year ancient count</w:t>
            </w:r>
          </w:p>
          <w:p w14:paraId="1E6618A4" w14:textId="3F90FC7D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757" w:type="dxa"/>
            <w:tcBorders>
              <w:right w:val="single" w:sz="4" w:space="0" w:color="auto"/>
            </w:tcBorders>
            <w:shd w:val="clear" w:color="auto" w:fill="auto"/>
          </w:tcPr>
          <w:p w14:paraId="4DCBFE3B" w14:textId="6F2A789C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Numbers</w:t>
            </w:r>
          </w:p>
        </w:tc>
        <w:tc>
          <w:tcPr>
            <w:tcW w:w="1872" w:type="dxa"/>
            <w:tcBorders>
              <w:left w:val="single" w:sz="4" w:space="0" w:color="auto"/>
            </w:tcBorders>
            <w:shd w:val="clear" w:color="auto" w:fill="auto"/>
          </w:tcPr>
          <w:p w14:paraId="25E4EF2F" w14:textId="17B6F12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Year Recent count</w:t>
            </w:r>
          </w:p>
        </w:tc>
        <w:tc>
          <w:tcPr>
            <w:tcW w:w="1758" w:type="dxa"/>
            <w:shd w:val="clear" w:color="auto" w:fill="auto"/>
          </w:tcPr>
          <w:p w14:paraId="5AB89811" w14:textId="051E5B05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Numbers (rate of change)</w:t>
            </w:r>
          </w:p>
        </w:tc>
      </w:tr>
      <w:tr w:rsidR="00DF3DAF" w:rsidRPr="001046CE" w14:paraId="7CA6053C" w14:textId="77777777" w:rsidTr="00C900D3">
        <w:tc>
          <w:tcPr>
            <w:tcW w:w="2026" w:type="dxa"/>
            <w:shd w:val="clear" w:color="auto" w:fill="auto"/>
          </w:tcPr>
          <w:p w14:paraId="07569C7E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</w:rPr>
            </w:pPr>
            <w:r w:rsidRPr="001046CE">
              <w:rPr>
                <w:rFonts w:ascii="Times New Roman" w:hAnsi="Times New Roman"/>
                <w:sz w:val="24"/>
                <w:szCs w:val="24"/>
              </w:rPr>
              <w:t xml:space="preserve">Ile de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</w:rPr>
              <w:t>Croy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</w:rPr>
              <w:t>, Iles Nuageuses, Kerguelen (1)</w:t>
            </w:r>
          </w:p>
        </w:tc>
        <w:tc>
          <w:tcPr>
            <w:tcW w:w="1873" w:type="dxa"/>
            <w:shd w:val="clear" w:color="auto" w:fill="auto"/>
          </w:tcPr>
          <w:p w14:paraId="20BE35D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5</w:t>
            </w:r>
          </w:p>
          <w:p w14:paraId="3C251994" w14:textId="3DED6037" w:rsidR="00DF3DAF" w:rsidRPr="001046CE" w:rsidRDefault="00DF3DAF" w:rsidP="0068487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Weimerskirch &lt;/Author&gt;&lt;Year&gt;1989&lt;/Year&gt;&lt;RecNum&gt;2196&lt;/RecNum&gt;&lt;record&gt;&lt;rec-number&gt;2196&lt;/rec-number&gt;&lt;foreign-keys&gt;&lt;key app="EN" db-id="fpdfat20odewawe2t2kvwepbz502zrda9a2r"&gt;2196&lt;/key&gt;&lt;/foreign-keys&gt;&lt;ref-type name="Journal Article"&gt;17&lt;/ref-type&gt;&lt;contributors&gt;&lt;authors&gt;&lt;author&gt;Weimerskirch ,H.&lt;/author&gt;&lt;author&gt;Zotier ,R.&lt;/author&gt;&lt;author&gt;Jouventin ,P.&lt;/author&gt;&lt;/authors&gt;&lt;/contributors&gt;&lt;titles&gt;&lt;title&gt;The avifauna of the Kerguelen Islands.&lt;/title&gt;&lt;secondary-title&gt;Emu&lt;/secondary-title&gt;&lt;/titles&gt;&lt;pages&gt;15-29.&lt;/pages&gt;&lt;volume&gt;89&lt;/volume&gt;&lt;keywords&gt;&lt;keyword&gt;PETREL ANT-SUBANT&lt;/keyword&gt;&lt;/keywords&gt;&lt;dates&gt;&lt;year&gt;1989&lt;/year&gt;&lt;/dates&gt;&lt;label&gt;00612  DB YC5023&lt;/label&gt;&lt;urls&gt;&lt;/urls&gt;&lt;/record&gt;&lt;/Cite&gt;&lt;/EndNote&gt;</w:instrTex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="00684876"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Weimerskirch  et al. 1989)</w: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757" w:type="dxa"/>
            <w:tcBorders>
              <w:right w:val="single" w:sz="4" w:space="0" w:color="auto"/>
            </w:tcBorders>
            <w:shd w:val="clear" w:color="auto" w:fill="auto"/>
          </w:tcPr>
          <w:p w14:paraId="765328B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7540</w:t>
            </w:r>
          </w:p>
          <w:p w14:paraId="6F4EE307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872" w:type="dxa"/>
            <w:tcBorders>
              <w:left w:val="single" w:sz="4" w:space="0" w:color="auto"/>
            </w:tcBorders>
            <w:shd w:val="clear" w:color="auto" w:fill="auto"/>
          </w:tcPr>
          <w:p w14:paraId="406873DC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4</w:t>
            </w:r>
          </w:p>
        </w:tc>
        <w:tc>
          <w:tcPr>
            <w:tcW w:w="1758" w:type="dxa"/>
            <w:shd w:val="clear" w:color="auto" w:fill="auto"/>
          </w:tcPr>
          <w:p w14:paraId="0231A38E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6360 (-15.6%)</w:t>
            </w:r>
          </w:p>
          <w:p w14:paraId="455C2FE4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-0.54% / year</w:t>
            </w:r>
          </w:p>
        </w:tc>
      </w:tr>
      <w:tr w:rsidR="00DF3DAF" w:rsidRPr="001046CE" w14:paraId="7B873C3F" w14:textId="77777777" w:rsidTr="00C900D3">
        <w:tc>
          <w:tcPr>
            <w:tcW w:w="2026" w:type="dxa"/>
            <w:shd w:val="clear" w:color="auto" w:fill="auto"/>
          </w:tcPr>
          <w:p w14:paraId="0823C39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Apôtres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,</w:t>
            </w:r>
          </w:p>
          <w:p w14:paraId="5F141867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873" w:type="dxa"/>
            <w:shd w:val="clear" w:color="auto" w:fill="auto"/>
          </w:tcPr>
          <w:p w14:paraId="20F9145E" w14:textId="29625F71" w:rsidR="00DF3DAF" w:rsidRPr="001046CE" w:rsidRDefault="00DF3DAF" w:rsidP="0068487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1982 </w: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Jouventin &lt;/Author&gt;&lt;Year&gt;1984&lt;/Year&gt;&lt;RecNum&gt;2799&lt;/RecNum&gt;&lt;record&gt;&lt;rec-number&gt;2799&lt;/rec-number&gt;&lt;foreign-keys&gt;&lt;key app="EN" db-id="fpdfat20odewawe2t2kvwepbz502zrda9a2r"&gt;2799&lt;/key&gt;&lt;/foreign-keys&gt;&lt;ref-type name="Journal Article"&gt;17&lt;/ref-type&gt;&lt;contributors&gt;&lt;authors&gt;&lt;author&gt;Jouventin ,P.&lt;/author&gt;&lt;author&gt;Stahl ,J.C.&lt;/author&gt;&lt;author&gt;Weimerskirch ,H.&lt;/author&gt;&lt;author&gt;Mougin ,J.L.&lt;/author&gt;&lt;/authors&gt;&lt;/contributors&gt;&lt;titles&gt;&lt;title&gt;The seabirds of the French Subantarctic Islands &amp;amp; Adélie Land, their status and conservation.&lt;/title&gt;&lt;secondary-title&gt;ICBP Technical Publication&lt;/secondary-title&gt;&lt;/titles&gt;&lt;pages&gt;609-625.&lt;/pages&gt;&lt;volume&gt;2&lt;/volume&gt;&lt;keywords&gt;&lt;keyword&gt;GENERALITES AUSTRALES&lt;/keyword&gt;&lt;/keywords&gt;&lt;dates&gt;&lt;year&gt;1984&lt;/year&gt;&lt;/dates&gt;&lt;label&gt;01781  DB DB DB DB YC5013&lt;/label&gt;&lt;urls&gt;&lt;/urls&gt;&lt;/record&gt;&lt;/Cite&gt;&lt;/EndNote&gt;</w:instrTex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="00684876"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Jouventin  et al. 1984)</w: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757" w:type="dxa"/>
            <w:tcBorders>
              <w:right w:val="single" w:sz="4" w:space="0" w:color="auto"/>
            </w:tcBorders>
            <w:shd w:val="clear" w:color="auto" w:fill="auto"/>
          </w:tcPr>
          <w:p w14:paraId="0E8F11AC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80</w:t>
            </w:r>
          </w:p>
        </w:tc>
        <w:tc>
          <w:tcPr>
            <w:tcW w:w="1872" w:type="dxa"/>
            <w:tcBorders>
              <w:left w:val="single" w:sz="4" w:space="0" w:color="auto"/>
            </w:tcBorders>
            <w:shd w:val="clear" w:color="auto" w:fill="auto"/>
          </w:tcPr>
          <w:p w14:paraId="21A5BDD1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6E6FB598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59 (+43.9%)</w:t>
            </w:r>
          </w:p>
          <w:p w14:paraId="4E966AAD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+ 1.3% / year</w:t>
            </w:r>
          </w:p>
        </w:tc>
      </w:tr>
      <w:tr w:rsidR="00DF3DAF" w:rsidRPr="001046CE" w14:paraId="0FB348E1" w14:textId="77777777" w:rsidTr="00C900D3">
        <w:tc>
          <w:tcPr>
            <w:tcW w:w="2026" w:type="dxa"/>
            <w:shd w:val="clear" w:color="auto" w:fill="auto"/>
          </w:tcPr>
          <w:p w14:paraId="0E1F2F15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Pingouins</w:t>
            </w:r>
            <w:proofErr w:type="spellEnd"/>
          </w:p>
          <w:p w14:paraId="5D5DE536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873" w:type="dxa"/>
            <w:shd w:val="clear" w:color="auto" w:fill="auto"/>
          </w:tcPr>
          <w:p w14:paraId="762F2560" w14:textId="607D23F0" w:rsidR="00DF3DAF" w:rsidRPr="001046CE" w:rsidRDefault="00DF3DAF" w:rsidP="006440A4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2</w:t>
            </w:r>
            <w:r w:rsidR="009A060D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</w:t>
            </w:r>
            <w:r w:rsidR="009A060D" w:rsidRPr="009A060D">
              <w:rPr>
                <w:rFonts w:ascii="Times New Roman" w:hAnsi="Times New Roman"/>
                <w:sz w:val="24"/>
                <w:szCs w:val="24"/>
                <w:lang w:val="en-GB"/>
              </w:rPr>
              <w:t>(</w:t>
            </w:r>
            <w:proofErr w:type="spellStart"/>
            <w:r w:rsidR="009A060D" w:rsidRPr="009A060D">
              <w:rPr>
                <w:rFonts w:ascii="Times New Roman" w:hAnsi="Times New Roman"/>
                <w:sz w:val="24"/>
                <w:szCs w:val="24"/>
                <w:lang w:val="en-GB"/>
              </w:rPr>
              <w:t>Jouventin</w:t>
            </w:r>
            <w:proofErr w:type="spellEnd"/>
            <w:r w:rsidR="006440A4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</w:t>
            </w:r>
            <w:r w:rsidR="006440A4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begin"/>
            </w:r>
            <w:r w:rsidR="009E28B3">
              <w:rPr>
                <w:rFonts w:ascii="Times New Roman" w:hAnsi="Times New Roman"/>
                <w:sz w:val="24"/>
                <w:szCs w:val="24"/>
                <w:lang w:val="en-GB"/>
              </w:rPr>
              <w:instrText xml:space="preserve"> ADDIN EN.CITE &lt;EndNote&gt;&lt;Cite&gt;&lt;Author&gt;Jouventin &lt;/Author&gt;&lt;Year&gt;1984&lt;/Year&gt;&lt;RecNum&gt;2799&lt;/RecNum&gt;&lt;record&gt;&lt;rec-number&gt;2799&lt;/rec-number&gt;&lt;foreign-keys&gt;&lt;key app="EN" db-id="fpdfat20odewawe2t2kvwepbz502zrda9a2r"&gt;2799&lt;/key&gt;&lt;/foreign-keys&gt;&lt;ref-type name="Journal Article"&gt;17&lt;/ref-type&gt;&lt;contributors&gt;&lt;authors&gt;&lt;author&gt;Jouventin ,P.&lt;/author&gt;&lt;author&gt;Stahl ,J.C.&lt;/author&gt;&lt;author&gt;Weimerskirch ,H.&lt;/author&gt;&lt;author&gt;Mougin ,J.L.&lt;/author&gt;&lt;/authors&gt;&lt;/contributors&gt;&lt;titles&gt;&lt;title&gt;The seabirds of the French Subantarctic Islands &amp;amp; Adélie Land, their status and conservation.&lt;/title&gt;&lt;secondary-title&gt;ICBP Technical Publication&lt;/secondary-title&gt;&lt;/titles&gt;&lt;pages&gt;609-625.&lt;/pages&gt;&lt;volume&gt;2&lt;/volume&gt;&lt;keywords&gt;&lt;keyword&gt;GENERALITES AUSTRALES&lt;/keyword&gt;&lt;/keywords&gt;&lt;dates&gt;&lt;year&gt;1984&lt;/year&gt;&lt;/dates&gt;&lt;label&gt;01781  DB DB DB DB YC5013&lt;/label&gt;&lt;urls&gt;&lt;/urls&gt;&lt;/record&gt;&lt;/Cite&gt;&lt;/EndNote&gt;</w:instrText>
            </w:r>
            <w:r w:rsidR="006440A4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separate"/>
            </w:r>
            <w:r w:rsidR="006440A4">
              <w:rPr>
                <w:rFonts w:ascii="Times New Roman" w:hAnsi="Times New Roman"/>
                <w:noProof/>
                <w:sz w:val="24"/>
                <w:szCs w:val="24"/>
                <w:lang w:val="en-GB"/>
              </w:rPr>
              <w:t>(Jouventin  et al. 1984)</w:t>
            </w:r>
            <w:r w:rsidR="006440A4">
              <w:rPr>
                <w:rFonts w:ascii="Times New Roman" w:hAnsi="Times New Roman"/>
                <w:sz w:val="24"/>
                <w:szCs w:val="24"/>
                <w:lang w:val="en-GB"/>
              </w:rPr>
              <w:fldChar w:fldCharType="end"/>
            </w:r>
            <w:r w:rsidR="009A060D" w:rsidRPr="009A060D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  et al. 1984)</w:t>
            </w:r>
          </w:p>
        </w:tc>
        <w:tc>
          <w:tcPr>
            <w:tcW w:w="1757" w:type="dxa"/>
            <w:tcBorders>
              <w:right w:val="single" w:sz="4" w:space="0" w:color="auto"/>
            </w:tcBorders>
            <w:shd w:val="clear" w:color="auto" w:fill="auto"/>
          </w:tcPr>
          <w:p w14:paraId="09B9CF23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00</w:t>
            </w:r>
          </w:p>
        </w:tc>
        <w:tc>
          <w:tcPr>
            <w:tcW w:w="1872" w:type="dxa"/>
            <w:tcBorders>
              <w:left w:val="single" w:sz="4" w:space="0" w:color="auto"/>
            </w:tcBorders>
            <w:shd w:val="clear" w:color="auto" w:fill="auto"/>
          </w:tcPr>
          <w:p w14:paraId="384C1D8C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5B1667AA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300 (+15.0%)</w:t>
            </w:r>
          </w:p>
          <w:p w14:paraId="0593BC81" w14:textId="77777777" w:rsidR="00DF3DAF" w:rsidRPr="001046CE" w:rsidRDefault="00DF3DAF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+0.44% / year</w:t>
            </w:r>
          </w:p>
        </w:tc>
      </w:tr>
    </w:tbl>
    <w:p w14:paraId="6BFF9310" w14:textId="77777777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t xml:space="preserve">(1) </w:t>
      </w:r>
      <w:proofErr w:type="gramStart"/>
      <w:r w:rsidRPr="001046CE">
        <w:rPr>
          <w:rFonts w:ascii="Times New Roman" w:hAnsi="Times New Roman"/>
          <w:sz w:val="24"/>
          <w:szCs w:val="24"/>
          <w:lang w:val="en-GB"/>
        </w:rPr>
        <w:t>partial</w:t>
      </w:r>
      <w:proofErr w:type="gramEnd"/>
      <w:r w:rsidRPr="001046CE">
        <w:rPr>
          <w:rFonts w:ascii="Times New Roman" w:hAnsi="Times New Roman"/>
          <w:sz w:val="24"/>
          <w:szCs w:val="24"/>
          <w:lang w:val="en-GB"/>
        </w:rPr>
        <w:t xml:space="preserve"> count</w:t>
      </w:r>
    </w:p>
    <w:p w14:paraId="46B9B6E9" w14:textId="77777777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</w:p>
    <w:p w14:paraId="5DAAEA46" w14:textId="77777777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</w:p>
    <w:p w14:paraId="00EA7346" w14:textId="77777777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</w:p>
    <w:p w14:paraId="3D54F0DD" w14:textId="62E5123F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br w:type="column"/>
      </w:r>
      <w:proofErr w:type="gramStart"/>
      <w:r w:rsidR="00F22F16">
        <w:rPr>
          <w:rFonts w:ascii="Times New Roman" w:hAnsi="Times New Roman"/>
          <w:sz w:val="24"/>
          <w:szCs w:val="24"/>
          <w:lang w:val="en-GB"/>
        </w:rPr>
        <w:lastRenderedPageBreak/>
        <w:t>Table</w:t>
      </w:r>
      <w:r w:rsidR="00E347CD">
        <w:rPr>
          <w:rFonts w:ascii="Times New Roman" w:hAnsi="Times New Roman"/>
          <w:sz w:val="24"/>
          <w:szCs w:val="24"/>
          <w:lang w:val="en-GB"/>
        </w:rPr>
        <w:t xml:space="preserve"> 3 </w:t>
      </w:r>
      <w:r w:rsidRPr="001046CE">
        <w:rPr>
          <w:rFonts w:ascii="Times New Roman" w:hAnsi="Times New Roman"/>
          <w:sz w:val="24"/>
          <w:szCs w:val="24"/>
          <w:lang w:val="en-GB"/>
        </w:rPr>
        <w:t>– Counts (number of breeding pairs) of Indian Yellow-nosed Albatrosses in 1982-1985 and in 2014-2016 at the Kerguelen and Crozet archipelagos.</w:t>
      </w:r>
      <w:proofErr w:type="gramEnd"/>
      <w:r w:rsidRPr="001046CE">
        <w:rPr>
          <w:rFonts w:ascii="Times New Roman" w:hAnsi="Times New Roman"/>
          <w:sz w:val="24"/>
          <w:szCs w:val="24"/>
          <w:lang w:val="en-GB"/>
        </w:rPr>
        <w:t xml:space="preserve">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26"/>
        <w:gridCol w:w="1872"/>
        <w:gridCol w:w="1758"/>
        <w:gridCol w:w="1872"/>
        <w:gridCol w:w="1758"/>
      </w:tblGrid>
      <w:tr w:rsidR="00C5032E" w:rsidRPr="001046CE" w14:paraId="6F426319" w14:textId="77777777" w:rsidTr="00C5032E">
        <w:tc>
          <w:tcPr>
            <w:tcW w:w="2026" w:type="dxa"/>
            <w:shd w:val="clear" w:color="auto" w:fill="auto"/>
          </w:tcPr>
          <w:p w14:paraId="1A781F7E" w14:textId="5800DCFC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olony</w:t>
            </w:r>
            <w:proofErr w:type="spellEnd"/>
          </w:p>
        </w:tc>
        <w:tc>
          <w:tcPr>
            <w:tcW w:w="1872" w:type="dxa"/>
            <w:shd w:val="clear" w:color="auto" w:fill="auto"/>
          </w:tcPr>
          <w:p w14:paraId="342A9766" w14:textId="77777777" w:rsidR="00C5032E" w:rsidRDefault="00C5032E" w:rsidP="00C5032E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Year ancient count</w:t>
            </w:r>
          </w:p>
          <w:p w14:paraId="0D5CEC2F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758" w:type="dxa"/>
            <w:shd w:val="clear" w:color="auto" w:fill="auto"/>
          </w:tcPr>
          <w:p w14:paraId="40DD7E85" w14:textId="60FEF473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Numbers</w:t>
            </w:r>
          </w:p>
        </w:tc>
        <w:tc>
          <w:tcPr>
            <w:tcW w:w="1872" w:type="dxa"/>
            <w:shd w:val="clear" w:color="auto" w:fill="auto"/>
          </w:tcPr>
          <w:p w14:paraId="0C4B9E0B" w14:textId="2FF4DC29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Year Recent count</w:t>
            </w:r>
          </w:p>
        </w:tc>
        <w:tc>
          <w:tcPr>
            <w:tcW w:w="1758" w:type="dxa"/>
            <w:shd w:val="clear" w:color="auto" w:fill="auto"/>
          </w:tcPr>
          <w:p w14:paraId="4BFACAC9" w14:textId="5FAED873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Numbers (rate of change)</w:t>
            </w:r>
          </w:p>
        </w:tc>
      </w:tr>
      <w:tr w:rsidR="00C5032E" w:rsidRPr="001046CE" w14:paraId="1698E3F8" w14:textId="77777777" w:rsidTr="00C5032E">
        <w:tc>
          <w:tcPr>
            <w:tcW w:w="2026" w:type="dxa"/>
            <w:shd w:val="clear" w:color="auto" w:fill="auto"/>
          </w:tcPr>
          <w:p w14:paraId="7EA91D1B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</w:rPr>
            </w:pPr>
            <w:r w:rsidRPr="001046CE">
              <w:rPr>
                <w:rFonts w:ascii="Times New Roman" w:hAnsi="Times New Roman"/>
                <w:sz w:val="24"/>
                <w:szCs w:val="24"/>
              </w:rPr>
              <w:t xml:space="preserve">Ile de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</w:rPr>
              <w:t>Croy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</w:rPr>
              <w:t>, Iles Nuageuses, Kerguelen</w:t>
            </w:r>
          </w:p>
        </w:tc>
        <w:tc>
          <w:tcPr>
            <w:tcW w:w="1872" w:type="dxa"/>
            <w:shd w:val="clear" w:color="auto" w:fill="auto"/>
          </w:tcPr>
          <w:p w14:paraId="38CEA3C6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5</w:t>
            </w:r>
          </w:p>
        </w:tc>
        <w:tc>
          <w:tcPr>
            <w:tcW w:w="1758" w:type="dxa"/>
            <w:shd w:val="clear" w:color="auto" w:fill="auto"/>
          </w:tcPr>
          <w:p w14:paraId="6A6DAC48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50</w:t>
            </w:r>
          </w:p>
          <w:p w14:paraId="0C773FB2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872" w:type="dxa"/>
            <w:shd w:val="clear" w:color="auto" w:fill="auto"/>
          </w:tcPr>
          <w:p w14:paraId="55D3349A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4</w:t>
            </w:r>
          </w:p>
        </w:tc>
        <w:tc>
          <w:tcPr>
            <w:tcW w:w="1758" w:type="dxa"/>
            <w:shd w:val="clear" w:color="auto" w:fill="auto"/>
          </w:tcPr>
          <w:p w14:paraId="2295E6D7" w14:textId="3BD888B4" w:rsidR="00C5032E" w:rsidRPr="001046CE" w:rsidRDefault="00C3649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="00C5032E" w:rsidRPr="001046CE">
              <w:rPr>
                <w:rFonts w:ascii="Times New Roman" w:hAnsi="Times New Roman"/>
                <w:sz w:val="24"/>
                <w:szCs w:val="24"/>
                <w:lang w:val="en-GB"/>
              </w:rPr>
              <w:t>3 (-</w:t>
            </w:r>
            <w:r>
              <w:rPr>
                <w:rFonts w:ascii="Times New Roman" w:hAnsi="Times New Roman"/>
                <w:sz w:val="24"/>
                <w:szCs w:val="24"/>
                <w:lang w:val="en-GB"/>
              </w:rPr>
              <w:t>54</w:t>
            </w:r>
            <w:r w:rsidR="00C5032E" w:rsidRPr="001046CE">
              <w:rPr>
                <w:rFonts w:ascii="Times New Roman" w:hAnsi="Times New Roman"/>
                <w:sz w:val="24"/>
                <w:szCs w:val="24"/>
                <w:lang w:val="en-GB"/>
              </w:rPr>
              <w:t>%)</w:t>
            </w:r>
          </w:p>
          <w:p w14:paraId="6BC59959" w14:textId="7D01250C" w:rsidR="00C5032E" w:rsidRPr="001046CE" w:rsidRDefault="00C5032E" w:rsidP="00C3649E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-</w:t>
            </w:r>
            <w:r w:rsidR="00C3649E">
              <w:rPr>
                <w:rFonts w:ascii="Times New Roman" w:hAnsi="Times New Roman"/>
                <w:sz w:val="24"/>
                <w:szCs w:val="24"/>
                <w:lang w:val="en-GB"/>
              </w:rPr>
              <w:t>2.3</w:t>
            </w: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% / year</w:t>
            </w:r>
          </w:p>
        </w:tc>
      </w:tr>
      <w:tr w:rsidR="00C5032E" w:rsidRPr="001046CE" w14:paraId="7E1B6A7C" w14:textId="77777777" w:rsidTr="00C5032E">
        <w:tc>
          <w:tcPr>
            <w:tcW w:w="2026" w:type="dxa"/>
            <w:shd w:val="clear" w:color="auto" w:fill="auto"/>
          </w:tcPr>
          <w:p w14:paraId="026E6582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Apôtres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,</w:t>
            </w:r>
          </w:p>
          <w:p w14:paraId="6038D97B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872" w:type="dxa"/>
            <w:shd w:val="clear" w:color="auto" w:fill="auto"/>
          </w:tcPr>
          <w:p w14:paraId="7FFC38CC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2</w:t>
            </w:r>
          </w:p>
        </w:tc>
        <w:tc>
          <w:tcPr>
            <w:tcW w:w="1758" w:type="dxa"/>
            <w:shd w:val="clear" w:color="auto" w:fill="auto"/>
          </w:tcPr>
          <w:p w14:paraId="0A1BD749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230</w:t>
            </w:r>
          </w:p>
        </w:tc>
        <w:tc>
          <w:tcPr>
            <w:tcW w:w="1872" w:type="dxa"/>
            <w:shd w:val="clear" w:color="auto" w:fill="auto"/>
          </w:tcPr>
          <w:p w14:paraId="691EB1A8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59926554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114 (-9.4%)</w:t>
            </w:r>
          </w:p>
          <w:p w14:paraId="6046258D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-0.3% / year</w:t>
            </w:r>
          </w:p>
        </w:tc>
      </w:tr>
      <w:tr w:rsidR="00C5032E" w:rsidRPr="001046CE" w14:paraId="2C843B2A" w14:textId="77777777" w:rsidTr="00C5032E">
        <w:tc>
          <w:tcPr>
            <w:tcW w:w="2026" w:type="dxa"/>
            <w:shd w:val="clear" w:color="auto" w:fill="auto"/>
          </w:tcPr>
          <w:p w14:paraId="7CD11632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Pingouins</w:t>
            </w:r>
            <w:proofErr w:type="spellEnd"/>
          </w:p>
          <w:p w14:paraId="7C4D85CE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872" w:type="dxa"/>
            <w:shd w:val="clear" w:color="auto" w:fill="auto"/>
          </w:tcPr>
          <w:p w14:paraId="4513239A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2</w:t>
            </w:r>
          </w:p>
        </w:tc>
        <w:tc>
          <w:tcPr>
            <w:tcW w:w="1758" w:type="dxa"/>
            <w:shd w:val="clear" w:color="auto" w:fill="auto"/>
          </w:tcPr>
          <w:p w14:paraId="0A4996DA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5800</w:t>
            </w:r>
          </w:p>
        </w:tc>
        <w:tc>
          <w:tcPr>
            <w:tcW w:w="1872" w:type="dxa"/>
            <w:shd w:val="clear" w:color="auto" w:fill="auto"/>
          </w:tcPr>
          <w:p w14:paraId="442CDCBF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081D6408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3098 (-46.6%)</w:t>
            </w:r>
          </w:p>
          <w:p w14:paraId="6A9335CF" w14:textId="77777777" w:rsidR="00C5032E" w:rsidRPr="001046CE" w:rsidRDefault="00C5032E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-1.4% / year</w:t>
            </w:r>
          </w:p>
        </w:tc>
      </w:tr>
      <w:tr w:rsidR="00C5032E" w:rsidRPr="001046CE" w14:paraId="074EE116" w14:textId="77777777" w:rsidTr="00C5032E">
        <w:tc>
          <w:tcPr>
            <w:tcW w:w="2026" w:type="dxa"/>
            <w:shd w:val="clear" w:color="auto" w:fill="auto"/>
          </w:tcPr>
          <w:p w14:paraId="67DE827D" w14:textId="22C65D7D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Reference </w:t>
            </w: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colony </w:t>
            </w: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(Amsterdam)</w:t>
            </w:r>
          </w:p>
        </w:tc>
        <w:tc>
          <w:tcPr>
            <w:tcW w:w="1872" w:type="dxa"/>
            <w:shd w:val="clear" w:color="auto" w:fill="auto"/>
          </w:tcPr>
          <w:p w14:paraId="5E40D325" w14:textId="5554B194" w:rsidR="00C5032E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1982</w:t>
            </w:r>
          </w:p>
        </w:tc>
        <w:tc>
          <w:tcPr>
            <w:tcW w:w="1758" w:type="dxa"/>
            <w:shd w:val="clear" w:color="auto" w:fill="auto"/>
          </w:tcPr>
          <w:p w14:paraId="77F11532" w14:textId="673C7244" w:rsidR="00C5032E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10368</w:t>
            </w:r>
          </w:p>
        </w:tc>
        <w:tc>
          <w:tcPr>
            <w:tcW w:w="1872" w:type="dxa"/>
            <w:shd w:val="clear" w:color="auto" w:fill="auto"/>
          </w:tcPr>
          <w:p w14:paraId="76C7086F" w14:textId="07C37401" w:rsidR="00C5032E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14F87A77" w14:textId="548BBCB6" w:rsidR="00C148D3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5878</w:t>
            </w:r>
          </w:p>
          <w:p w14:paraId="65490F51" w14:textId="77777777" w:rsidR="00C5032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-1.1% per year</w:t>
            </w:r>
          </w:p>
          <w:p w14:paraId="4C9B9278" w14:textId="2335AA6D" w:rsidR="00C5032E" w:rsidRPr="001046CE" w:rsidRDefault="00C5032E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</w:tr>
    </w:tbl>
    <w:p w14:paraId="781DB426" w14:textId="77777777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</w:p>
    <w:p w14:paraId="2695079F" w14:textId="65AD6790" w:rsidR="00DF3DAF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br w:type="column"/>
      </w:r>
      <w:r w:rsidR="00F22F16">
        <w:rPr>
          <w:rFonts w:ascii="Times New Roman" w:hAnsi="Times New Roman"/>
          <w:sz w:val="24"/>
          <w:szCs w:val="24"/>
          <w:lang w:val="en-GB"/>
        </w:rPr>
        <w:lastRenderedPageBreak/>
        <w:t>Table 4</w:t>
      </w:r>
      <w:r w:rsidRPr="001046CE">
        <w:rPr>
          <w:rFonts w:ascii="Times New Roman" w:hAnsi="Times New Roman"/>
          <w:sz w:val="24"/>
          <w:szCs w:val="24"/>
          <w:lang w:val="en-GB"/>
        </w:rPr>
        <w:t xml:space="preserve"> – Numbers of breeding pairs of Black-browed Albatrosses at Ile de </w:t>
      </w:r>
      <w:proofErr w:type="spellStart"/>
      <w:r w:rsidRPr="001046CE">
        <w:rPr>
          <w:rFonts w:ascii="Times New Roman" w:hAnsi="Times New Roman"/>
          <w:sz w:val="24"/>
          <w:szCs w:val="24"/>
          <w:lang w:val="en-GB"/>
        </w:rPr>
        <w:t>Croy</w:t>
      </w:r>
      <w:proofErr w:type="spellEnd"/>
      <w:r w:rsidRPr="001046CE">
        <w:rPr>
          <w:rFonts w:ascii="Times New Roman" w:hAnsi="Times New Roman"/>
          <w:sz w:val="24"/>
          <w:szCs w:val="24"/>
          <w:lang w:val="en-GB"/>
        </w:rPr>
        <w:t xml:space="preserve"> (Kerguelen) and on Ile des </w:t>
      </w:r>
      <w:proofErr w:type="spellStart"/>
      <w:r w:rsidRPr="001046CE">
        <w:rPr>
          <w:rFonts w:ascii="Times New Roman" w:hAnsi="Times New Roman"/>
          <w:sz w:val="24"/>
          <w:szCs w:val="24"/>
          <w:lang w:val="en-GB"/>
        </w:rPr>
        <w:t>Pingouins</w:t>
      </w:r>
      <w:proofErr w:type="spellEnd"/>
      <w:r w:rsidRPr="001046CE">
        <w:rPr>
          <w:rFonts w:ascii="Times New Roman" w:hAnsi="Times New Roman"/>
          <w:sz w:val="24"/>
          <w:szCs w:val="24"/>
          <w:lang w:val="en-GB"/>
        </w:rPr>
        <w:t xml:space="preserve"> and Ile des </w:t>
      </w:r>
      <w:proofErr w:type="spellStart"/>
      <w:r w:rsidRPr="001046CE">
        <w:rPr>
          <w:rFonts w:ascii="Times New Roman" w:hAnsi="Times New Roman"/>
          <w:sz w:val="24"/>
          <w:szCs w:val="24"/>
          <w:lang w:val="en-GB"/>
        </w:rPr>
        <w:t>Apôtres</w:t>
      </w:r>
      <w:proofErr w:type="spellEnd"/>
      <w:r w:rsidRPr="001046CE">
        <w:rPr>
          <w:rFonts w:ascii="Times New Roman" w:hAnsi="Times New Roman"/>
          <w:sz w:val="24"/>
          <w:szCs w:val="24"/>
          <w:lang w:val="en-GB"/>
        </w:rPr>
        <w:t xml:space="preserve"> (Crozet) in 1982-1985 and in 2014-2016. </w:t>
      </w:r>
    </w:p>
    <w:p w14:paraId="75FE3629" w14:textId="77777777" w:rsidR="00F22F16" w:rsidRPr="001046CE" w:rsidRDefault="00F22F16" w:rsidP="00DF3DAF">
      <w:pPr>
        <w:rPr>
          <w:rFonts w:ascii="Times New Roman" w:hAnsi="Times New Roman"/>
          <w:sz w:val="24"/>
          <w:szCs w:val="24"/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26"/>
        <w:gridCol w:w="1872"/>
        <w:gridCol w:w="1758"/>
        <w:gridCol w:w="1872"/>
        <w:gridCol w:w="1758"/>
      </w:tblGrid>
      <w:tr w:rsidR="00C148D3" w:rsidRPr="001046CE" w14:paraId="06723BB9" w14:textId="77777777" w:rsidTr="00C148D3">
        <w:tc>
          <w:tcPr>
            <w:tcW w:w="2026" w:type="dxa"/>
            <w:shd w:val="clear" w:color="auto" w:fill="auto"/>
          </w:tcPr>
          <w:p w14:paraId="0098B123" w14:textId="51A7370B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olony</w:t>
            </w:r>
            <w:proofErr w:type="spellEnd"/>
          </w:p>
        </w:tc>
        <w:tc>
          <w:tcPr>
            <w:tcW w:w="1872" w:type="dxa"/>
            <w:shd w:val="clear" w:color="auto" w:fill="auto"/>
          </w:tcPr>
          <w:p w14:paraId="16F78301" w14:textId="77777777" w:rsidR="00C148D3" w:rsidRDefault="00C148D3" w:rsidP="00880CBB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Year ancient count</w:t>
            </w:r>
          </w:p>
          <w:p w14:paraId="7CD0470E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758" w:type="dxa"/>
            <w:shd w:val="clear" w:color="auto" w:fill="auto"/>
          </w:tcPr>
          <w:p w14:paraId="5D42DEE5" w14:textId="30698752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Numbers</w:t>
            </w:r>
          </w:p>
        </w:tc>
        <w:tc>
          <w:tcPr>
            <w:tcW w:w="1872" w:type="dxa"/>
            <w:shd w:val="clear" w:color="auto" w:fill="auto"/>
          </w:tcPr>
          <w:p w14:paraId="696DD154" w14:textId="5B7912FA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Year Recent count</w:t>
            </w:r>
          </w:p>
        </w:tc>
        <w:tc>
          <w:tcPr>
            <w:tcW w:w="1758" w:type="dxa"/>
            <w:shd w:val="clear" w:color="auto" w:fill="auto"/>
          </w:tcPr>
          <w:p w14:paraId="35047110" w14:textId="4ED9F7E1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lang w:val="en-GB"/>
              </w:rPr>
              <w:t>Numbers (rate of change)</w:t>
            </w:r>
          </w:p>
        </w:tc>
      </w:tr>
      <w:tr w:rsidR="00C148D3" w:rsidRPr="001046CE" w14:paraId="6D1576CA" w14:textId="77777777" w:rsidTr="00C148D3">
        <w:tc>
          <w:tcPr>
            <w:tcW w:w="2026" w:type="dxa"/>
            <w:shd w:val="clear" w:color="auto" w:fill="auto"/>
          </w:tcPr>
          <w:p w14:paraId="3E52354E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</w:rPr>
            </w:pPr>
            <w:r w:rsidRPr="001046CE">
              <w:rPr>
                <w:rFonts w:ascii="Times New Roman" w:hAnsi="Times New Roman"/>
                <w:sz w:val="24"/>
                <w:szCs w:val="24"/>
              </w:rPr>
              <w:t xml:space="preserve">Ile de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</w:rPr>
              <w:t>Croy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</w:rPr>
              <w:t>, Iles Nuageuses, Kerguelen (1)</w:t>
            </w:r>
          </w:p>
        </w:tc>
        <w:tc>
          <w:tcPr>
            <w:tcW w:w="1872" w:type="dxa"/>
            <w:shd w:val="clear" w:color="auto" w:fill="auto"/>
          </w:tcPr>
          <w:p w14:paraId="72D3C34E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5</w:t>
            </w:r>
          </w:p>
        </w:tc>
        <w:tc>
          <w:tcPr>
            <w:tcW w:w="1758" w:type="dxa"/>
            <w:shd w:val="clear" w:color="auto" w:fill="auto"/>
          </w:tcPr>
          <w:p w14:paraId="40F87C99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253</w:t>
            </w:r>
          </w:p>
          <w:p w14:paraId="17D0DDC4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872" w:type="dxa"/>
            <w:shd w:val="clear" w:color="auto" w:fill="auto"/>
          </w:tcPr>
          <w:p w14:paraId="42D8560F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4</w:t>
            </w:r>
          </w:p>
        </w:tc>
        <w:tc>
          <w:tcPr>
            <w:tcW w:w="1758" w:type="dxa"/>
            <w:shd w:val="clear" w:color="auto" w:fill="auto"/>
          </w:tcPr>
          <w:p w14:paraId="006A5D96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290 (+2.9%)</w:t>
            </w:r>
          </w:p>
          <w:p w14:paraId="0B94F8B2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+0.1%/year</w:t>
            </w:r>
          </w:p>
        </w:tc>
      </w:tr>
      <w:tr w:rsidR="00C148D3" w:rsidRPr="001046CE" w14:paraId="5E60149F" w14:textId="77777777" w:rsidTr="00C148D3">
        <w:tc>
          <w:tcPr>
            <w:tcW w:w="2026" w:type="dxa"/>
            <w:shd w:val="clear" w:color="auto" w:fill="auto"/>
          </w:tcPr>
          <w:p w14:paraId="6B7B1C94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Apotres</w:t>
            </w:r>
            <w:proofErr w:type="spellEnd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,</w:t>
            </w:r>
          </w:p>
          <w:p w14:paraId="6D043F4B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872" w:type="dxa"/>
            <w:shd w:val="clear" w:color="auto" w:fill="auto"/>
          </w:tcPr>
          <w:p w14:paraId="56FCFEE1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2</w:t>
            </w:r>
          </w:p>
        </w:tc>
        <w:tc>
          <w:tcPr>
            <w:tcW w:w="1758" w:type="dxa"/>
            <w:shd w:val="clear" w:color="auto" w:fill="auto"/>
          </w:tcPr>
          <w:p w14:paraId="42CAE776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330</w:t>
            </w:r>
          </w:p>
        </w:tc>
        <w:tc>
          <w:tcPr>
            <w:tcW w:w="1872" w:type="dxa"/>
            <w:shd w:val="clear" w:color="auto" w:fill="auto"/>
          </w:tcPr>
          <w:p w14:paraId="7D1E7F04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15FBC4E7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52 (-23.6%)</w:t>
            </w:r>
          </w:p>
          <w:p w14:paraId="76BD7C8D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-0.7% / year</w:t>
            </w:r>
          </w:p>
        </w:tc>
      </w:tr>
      <w:tr w:rsidR="00C148D3" w:rsidRPr="001046CE" w14:paraId="4B4AD98A" w14:textId="77777777" w:rsidTr="00C148D3">
        <w:tc>
          <w:tcPr>
            <w:tcW w:w="2026" w:type="dxa"/>
            <w:shd w:val="clear" w:color="auto" w:fill="auto"/>
          </w:tcPr>
          <w:p w14:paraId="27040B14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 xml:space="preserve">Ile des </w:t>
            </w:r>
            <w:proofErr w:type="spellStart"/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Pingouins</w:t>
            </w:r>
            <w:proofErr w:type="spellEnd"/>
          </w:p>
          <w:p w14:paraId="6129C6A5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Crozet</w:t>
            </w:r>
          </w:p>
        </w:tc>
        <w:tc>
          <w:tcPr>
            <w:tcW w:w="1872" w:type="dxa"/>
            <w:shd w:val="clear" w:color="auto" w:fill="auto"/>
          </w:tcPr>
          <w:p w14:paraId="1AB6939E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982</w:t>
            </w:r>
          </w:p>
        </w:tc>
        <w:tc>
          <w:tcPr>
            <w:tcW w:w="1758" w:type="dxa"/>
            <w:shd w:val="clear" w:color="auto" w:fill="auto"/>
          </w:tcPr>
          <w:p w14:paraId="6949C88C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300</w:t>
            </w:r>
          </w:p>
        </w:tc>
        <w:tc>
          <w:tcPr>
            <w:tcW w:w="1872" w:type="dxa"/>
            <w:shd w:val="clear" w:color="auto" w:fill="auto"/>
          </w:tcPr>
          <w:p w14:paraId="4E9F8CE2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2016</w:t>
            </w:r>
          </w:p>
        </w:tc>
        <w:tc>
          <w:tcPr>
            <w:tcW w:w="1758" w:type="dxa"/>
            <w:shd w:val="clear" w:color="auto" w:fill="auto"/>
          </w:tcPr>
          <w:p w14:paraId="59EC94C3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108 (-64%)</w:t>
            </w:r>
          </w:p>
          <w:p w14:paraId="6413F4CC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sz w:val="24"/>
                <w:szCs w:val="24"/>
                <w:lang w:val="en-GB"/>
              </w:rPr>
              <w:t>-1.9% / year</w:t>
            </w:r>
          </w:p>
          <w:p w14:paraId="6CA32EE4" w14:textId="77777777" w:rsidR="00C148D3" w:rsidRPr="001046CE" w:rsidRDefault="00C148D3" w:rsidP="002F0856">
            <w:pPr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C148D3" w:rsidRPr="001046CE" w14:paraId="5A6CB57C" w14:textId="77777777" w:rsidTr="00C148D3">
        <w:tc>
          <w:tcPr>
            <w:tcW w:w="2026" w:type="dxa"/>
            <w:shd w:val="clear" w:color="auto" w:fill="auto"/>
          </w:tcPr>
          <w:p w14:paraId="11884E97" w14:textId="77777777" w:rsidR="00C148D3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 xml:space="preserve">Reference (Jeanne </w:t>
            </w:r>
            <w:proofErr w:type="spellStart"/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D’Arc</w:t>
            </w:r>
            <w:proofErr w:type="spellEnd"/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, Kerguelen</w:t>
            </w:r>
          </w:p>
        </w:tc>
        <w:tc>
          <w:tcPr>
            <w:tcW w:w="1872" w:type="dxa"/>
            <w:shd w:val="clear" w:color="auto" w:fill="auto"/>
          </w:tcPr>
          <w:p w14:paraId="353BA6F6" w14:textId="0C5A993B" w:rsidR="00C148D3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1976</w:t>
            </w:r>
          </w:p>
        </w:tc>
        <w:tc>
          <w:tcPr>
            <w:tcW w:w="1758" w:type="dxa"/>
            <w:shd w:val="clear" w:color="auto" w:fill="auto"/>
          </w:tcPr>
          <w:p w14:paraId="4C80F65F" w14:textId="7BBACE62" w:rsidR="00C148D3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1200</w:t>
            </w:r>
          </w:p>
        </w:tc>
        <w:tc>
          <w:tcPr>
            <w:tcW w:w="1872" w:type="dxa"/>
            <w:shd w:val="clear" w:color="auto" w:fill="auto"/>
          </w:tcPr>
          <w:p w14:paraId="0A786D89" w14:textId="608027CC" w:rsidR="00C148D3" w:rsidRPr="001046CE" w:rsidRDefault="00C148D3" w:rsidP="00C148D3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2014</w:t>
            </w:r>
          </w:p>
        </w:tc>
        <w:tc>
          <w:tcPr>
            <w:tcW w:w="1758" w:type="dxa"/>
            <w:shd w:val="clear" w:color="auto" w:fill="auto"/>
          </w:tcPr>
          <w:p w14:paraId="0FEE67B1" w14:textId="31DEB894" w:rsidR="00C148D3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945</w:t>
            </w:r>
          </w:p>
          <w:p w14:paraId="5F29850E" w14:textId="77777777" w:rsidR="00C148D3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1046CE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-0.21% / year</w:t>
            </w:r>
          </w:p>
          <w:p w14:paraId="490EDE23" w14:textId="5CD7D2A4" w:rsidR="00C148D3" w:rsidRPr="001046CE" w:rsidRDefault="00C148D3" w:rsidP="002F0856">
            <w:pPr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</w:p>
        </w:tc>
      </w:tr>
    </w:tbl>
    <w:p w14:paraId="177B4EE9" w14:textId="480CBAE1" w:rsidR="00DF3DAF" w:rsidRPr="001046CE" w:rsidRDefault="00DF3DAF" w:rsidP="00DF3DAF">
      <w:pPr>
        <w:rPr>
          <w:rFonts w:ascii="Times New Roman" w:hAnsi="Times New Roman"/>
          <w:sz w:val="24"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t xml:space="preserve">(1) </w:t>
      </w:r>
      <w:proofErr w:type="gramStart"/>
      <w:r w:rsidRPr="001046CE">
        <w:rPr>
          <w:rFonts w:ascii="Times New Roman" w:hAnsi="Times New Roman"/>
          <w:sz w:val="24"/>
          <w:szCs w:val="24"/>
          <w:lang w:val="en-GB"/>
        </w:rPr>
        <w:t>partial</w:t>
      </w:r>
      <w:proofErr w:type="gramEnd"/>
      <w:r w:rsidRPr="001046CE">
        <w:rPr>
          <w:rFonts w:ascii="Times New Roman" w:hAnsi="Times New Roman"/>
          <w:sz w:val="24"/>
          <w:szCs w:val="24"/>
          <w:lang w:val="en-GB"/>
        </w:rPr>
        <w:t xml:space="preserve"> count</w:t>
      </w:r>
    </w:p>
    <w:p w14:paraId="4D69B17A" w14:textId="77777777" w:rsidR="00DF3DAF" w:rsidRDefault="00DF3DAF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1A29D88A" w14:textId="77777777" w:rsidR="00460D6F" w:rsidRDefault="00460D6F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7ED3BCCF" w14:textId="77777777" w:rsidR="00460D6F" w:rsidRDefault="00460D6F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br/>
      </w:r>
    </w:p>
    <w:p w14:paraId="296D5600" w14:textId="77777777" w:rsidR="00460D6F" w:rsidRDefault="00460D6F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br w:type="page"/>
      </w:r>
    </w:p>
    <w:p w14:paraId="25251C1F" w14:textId="540786AC" w:rsidR="00DF3DAF" w:rsidRDefault="00DF3DAF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67483CC2" w14:textId="5EB8BC83" w:rsidR="00460D6F" w:rsidRDefault="00271AC6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 xml:space="preserve">Image </w:t>
      </w:r>
      <w:r w:rsidR="00604C3A">
        <w:rPr>
          <w:rFonts w:ascii="Times New Roman" w:hAnsi="Times New Roman"/>
          <w:sz w:val="24"/>
          <w:szCs w:val="24"/>
          <w:lang w:val="en-GB"/>
        </w:rPr>
        <w:t xml:space="preserve">1 </w:t>
      </w:r>
      <w:r>
        <w:rPr>
          <w:rFonts w:ascii="Times New Roman" w:hAnsi="Times New Roman"/>
          <w:sz w:val="24"/>
          <w:szCs w:val="24"/>
          <w:lang w:val="en-GB"/>
        </w:rPr>
        <w:t xml:space="preserve">- </w:t>
      </w:r>
      <w:r w:rsidR="00460D6F">
        <w:rPr>
          <w:rFonts w:ascii="Times New Roman" w:hAnsi="Times New Roman"/>
          <w:sz w:val="24"/>
          <w:szCs w:val="24"/>
          <w:lang w:val="en-GB"/>
        </w:rPr>
        <w:t xml:space="preserve">Satellite image </w:t>
      </w:r>
      <w:r>
        <w:rPr>
          <w:rFonts w:ascii="Times New Roman" w:hAnsi="Times New Roman"/>
          <w:sz w:val="24"/>
          <w:szCs w:val="24"/>
          <w:lang w:val="en-GB"/>
        </w:rPr>
        <w:t xml:space="preserve">of the Grande </w:t>
      </w:r>
      <w:proofErr w:type="spellStart"/>
      <w:r>
        <w:rPr>
          <w:rFonts w:ascii="Times New Roman" w:hAnsi="Times New Roman"/>
          <w:sz w:val="24"/>
          <w:szCs w:val="24"/>
          <w:lang w:val="en-GB"/>
        </w:rPr>
        <w:t>Coulée</w:t>
      </w:r>
      <w:proofErr w:type="spellEnd"/>
      <w:r>
        <w:rPr>
          <w:rFonts w:ascii="Times New Roman" w:hAnsi="Times New Roman"/>
          <w:sz w:val="24"/>
          <w:szCs w:val="24"/>
          <w:lang w:val="en-GB"/>
        </w:rPr>
        <w:t xml:space="preserve"> at Kerguelen taken on 17 March 2017. Yellow dots are individual wandering albatrosses</w:t>
      </w:r>
    </w:p>
    <w:p w14:paraId="4E1662BF" w14:textId="77777777" w:rsidR="00271AC6" w:rsidRDefault="00271AC6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3EB13F9C" w14:textId="2939A8FE" w:rsidR="00271AC6" w:rsidRDefault="00271AC6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noProof/>
          <w:sz w:val="24"/>
          <w:szCs w:val="24"/>
          <w:lang w:eastAsia="fr-FR"/>
        </w:rPr>
        <w:drawing>
          <wp:inline distT="0" distB="0" distL="0" distR="0" wp14:anchorId="2414CE73" wp14:editId="505E39D4">
            <wp:extent cx="5426859" cy="7235613"/>
            <wp:effectExtent l="0" t="0" r="2540" b="381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SM Photograph 2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3869" cy="72316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8F2276" w14:textId="77777777" w:rsidR="00604C3A" w:rsidRDefault="00604C3A" w:rsidP="00604C3A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lastRenderedPageBreak/>
        <w:t xml:space="preserve">Image 2 – Upper photograph: Photograph taken from helicopter on 17 November 2016 of a cliff at Ile des </w:t>
      </w:r>
      <w:proofErr w:type="spellStart"/>
      <w:r>
        <w:rPr>
          <w:rFonts w:ascii="Times New Roman" w:hAnsi="Times New Roman"/>
          <w:sz w:val="24"/>
          <w:szCs w:val="24"/>
          <w:lang w:val="en-GB"/>
        </w:rPr>
        <w:t>Apôtres</w:t>
      </w:r>
      <w:proofErr w:type="spellEnd"/>
      <w:r>
        <w:rPr>
          <w:rFonts w:ascii="Times New Roman" w:hAnsi="Times New Roman"/>
          <w:sz w:val="24"/>
          <w:szCs w:val="24"/>
          <w:lang w:val="en-GB"/>
        </w:rPr>
        <w:t xml:space="preserve">, Crozet, showing part of a Yellow-nosed Albatross colony. Lower Photograph: enlargement showing breeding and non-breeding </w:t>
      </w:r>
      <w:proofErr w:type="spellStart"/>
      <w:r>
        <w:rPr>
          <w:rFonts w:ascii="Times New Roman" w:hAnsi="Times New Roman"/>
          <w:sz w:val="24"/>
          <w:szCs w:val="24"/>
          <w:lang w:val="en-GB"/>
        </w:rPr>
        <w:t>Salvin’s</w:t>
      </w:r>
      <w:proofErr w:type="spellEnd"/>
      <w:r>
        <w:rPr>
          <w:rFonts w:ascii="Times New Roman" w:hAnsi="Times New Roman"/>
          <w:sz w:val="24"/>
          <w:szCs w:val="24"/>
          <w:lang w:val="en-GB"/>
        </w:rPr>
        <w:t xml:space="preserve"> and Black-browed Albatrosses, all other birds are Yellow-nosed Albatrosses   </w:t>
      </w:r>
    </w:p>
    <w:p w14:paraId="2C79C8BC" w14:textId="3B407C1D" w:rsidR="00DF3DAF" w:rsidRDefault="00604C3A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noProof/>
          <w:sz w:val="24"/>
          <w:szCs w:val="24"/>
          <w:lang w:eastAsia="fr-FR"/>
        </w:rPr>
        <w:drawing>
          <wp:inline distT="0" distB="0" distL="0" distR="0" wp14:anchorId="33E645A5" wp14:editId="15DBA41E">
            <wp:extent cx="5759450" cy="7679055"/>
            <wp:effectExtent l="0" t="0" r="0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SM Photograph 1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679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8FC5B" w14:textId="77777777" w:rsidR="007477CD" w:rsidRPr="001046CE" w:rsidRDefault="007477CD" w:rsidP="007477CD">
      <w:pPr>
        <w:spacing w:line="360" w:lineRule="auto"/>
        <w:outlineLvl w:val="0"/>
        <w:rPr>
          <w:rFonts w:ascii="Times New Roman" w:hAnsi="Times New Roman"/>
          <w:sz w:val="24"/>
          <w:szCs w:val="24"/>
          <w:lang w:val="en-GB"/>
        </w:rPr>
      </w:pPr>
      <w:r w:rsidRPr="00E5530F">
        <w:rPr>
          <w:rFonts w:ascii="Times New Roman" w:hAnsi="Times New Roman"/>
          <w:b/>
          <w:sz w:val="28"/>
          <w:szCs w:val="28"/>
          <w:lang w:val="en-GB"/>
        </w:rPr>
        <w:lastRenderedPageBreak/>
        <w:t>References</w:t>
      </w:r>
    </w:p>
    <w:p w14:paraId="10762094" w14:textId="77777777" w:rsidR="007477CD" w:rsidRPr="001046CE" w:rsidRDefault="007477CD" w:rsidP="007477CD">
      <w:pPr>
        <w:rPr>
          <w:rFonts w:ascii="Times New Roman" w:hAnsi="Times New Roman"/>
          <w:sz w:val="24"/>
          <w:szCs w:val="24"/>
          <w:lang w:val="en-GB"/>
        </w:rPr>
      </w:pPr>
    </w:p>
    <w:p w14:paraId="6F131BBD" w14:textId="77777777" w:rsidR="009E28B3" w:rsidRPr="009E28B3" w:rsidRDefault="007477CD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fldChar w:fldCharType="begin"/>
      </w:r>
      <w:r w:rsidRPr="001046CE">
        <w:rPr>
          <w:rFonts w:ascii="Times New Roman" w:hAnsi="Times New Roman"/>
          <w:sz w:val="24"/>
          <w:szCs w:val="24"/>
          <w:lang w:val="en-GB"/>
        </w:rPr>
        <w:instrText xml:space="preserve"> ADDIN EN.REFLIST </w:instrText>
      </w:r>
      <w:r w:rsidRPr="001046CE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9E28B3" w:rsidRPr="009E28B3">
        <w:rPr>
          <w:rFonts w:cs="Calibri"/>
          <w:noProof/>
          <w:szCs w:val="24"/>
          <w:lang w:val="en-GB"/>
        </w:rPr>
        <w:t>Derenne  P, Lufbery  JX, Tollu  B (1974) L'avifaune de l'archipel Kerguelen CNFRA 33:57-87</w:t>
      </w:r>
    </w:p>
    <w:p w14:paraId="0F9700B1" w14:textId="77777777" w:rsidR="009E28B3" w:rsidRPr="009E28B3" w:rsidRDefault="009E28B3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  <w:r w:rsidRPr="009E28B3">
        <w:rPr>
          <w:rFonts w:cs="Calibri"/>
          <w:noProof/>
          <w:szCs w:val="24"/>
          <w:lang w:val="en-GB"/>
        </w:rPr>
        <w:t>Derenne  P, Mougin  JL, Steinberg  C, Voisin  JF (1976) Les oiseaux de l'ile aux Cochons, archipel Crozet CNFRA:107-148</w:t>
      </w:r>
    </w:p>
    <w:p w14:paraId="39D84F3D" w14:textId="77777777" w:rsidR="009E28B3" w:rsidRPr="009E28B3" w:rsidRDefault="009E28B3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  <w:r w:rsidRPr="009E28B3">
        <w:rPr>
          <w:rFonts w:cs="Calibri"/>
          <w:noProof/>
          <w:szCs w:val="24"/>
          <w:lang w:val="en-GB"/>
        </w:rPr>
        <w:t>Despin  B, Mougin  JL, Segonzac  M (1972) Oiseaux et mammifères de l'ile de l'Est CNFRA 31:1-106</w:t>
      </w:r>
    </w:p>
    <w:p w14:paraId="44FB1242" w14:textId="77777777" w:rsidR="009E28B3" w:rsidRPr="009E28B3" w:rsidRDefault="009E28B3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  <w:r w:rsidRPr="009E28B3">
        <w:rPr>
          <w:rFonts w:cs="Calibri"/>
          <w:noProof/>
          <w:szCs w:val="24"/>
          <w:lang w:val="en-GB"/>
        </w:rPr>
        <w:t>Jouventin  P, Stahl  JC, Weimerskirch  H, Mougin  JL (1984) The seabirds of the French Subantarctic Islands &amp; Adélie Land, their status and conservation. ICBP Technical Publication 2:609-625.</w:t>
      </w:r>
    </w:p>
    <w:p w14:paraId="6C10931E" w14:textId="77777777" w:rsidR="009E28B3" w:rsidRPr="009E28B3" w:rsidRDefault="009E28B3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  <w:r w:rsidRPr="009E28B3">
        <w:rPr>
          <w:rFonts w:cs="Calibri"/>
          <w:noProof/>
          <w:szCs w:val="24"/>
          <w:lang w:val="en-GB"/>
        </w:rPr>
        <w:t>Voisin  JF (1984) Observations on the birds and mammals of île aux Cochons, Crozet Islands, in February 1982. S Afr J Nav Antarct Res 14:11-17.</w:t>
      </w:r>
    </w:p>
    <w:p w14:paraId="4C406013" w14:textId="77777777" w:rsidR="009E28B3" w:rsidRPr="009E28B3" w:rsidRDefault="009E28B3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  <w:r w:rsidRPr="009E28B3">
        <w:rPr>
          <w:rFonts w:cs="Calibri"/>
          <w:noProof/>
          <w:szCs w:val="24"/>
          <w:lang w:val="en-GB"/>
        </w:rPr>
        <w:t>Weimerskirch  H, Zotier  R, Jouventin  P (1989) The avifauna of the Kerguelen Islands. Emu 89:15-29.</w:t>
      </w:r>
    </w:p>
    <w:p w14:paraId="6667DED8" w14:textId="52E8E906" w:rsidR="009E28B3" w:rsidRDefault="009E28B3" w:rsidP="009E28B3">
      <w:pPr>
        <w:spacing w:after="0" w:line="240" w:lineRule="auto"/>
        <w:ind w:left="720" w:hanging="720"/>
        <w:rPr>
          <w:rFonts w:cs="Calibri"/>
          <w:noProof/>
          <w:szCs w:val="24"/>
          <w:lang w:val="en-GB"/>
        </w:rPr>
      </w:pPr>
    </w:p>
    <w:p w14:paraId="0BD6C834" w14:textId="10B755FA" w:rsidR="00DF3DAF" w:rsidRDefault="007477CD" w:rsidP="007477CD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 w:rsidRPr="001046CE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0A006825" w14:textId="77777777" w:rsidR="00DF3DAF" w:rsidRPr="001046CE" w:rsidRDefault="00DF3DAF" w:rsidP="002F5CD1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14:paraId="1E00E6F3" w14:textId="1306D1EA" w:rsidR="002F5CD1" w:rsidRPr="001046CE" w:rsidRDefault="002F5CD1" w:rsidP="00855CE4">
      <w:pPr>
        <w:rPr>
          <w:rFonts w:ascii="Times New Roman" w:hAnsi="Times New Roman"/>
          <w:sz w:val="24"/>
          <w:szCs w:val="24"/>
          <w:lang w:val="en-GB"/>
        </w:rPr>
      </w:pPr>
    </w:p>
    <w:sectPr w:rsidR="002F5CD1" w:rsidRPr="001046CE" w:rsidSect="002F5CD1">
      <w:footerReference w:type="default" r:id="rId10"/>
      <w:pgSz w:w="11906" w:h="16838" w:code="9"/>
      <w:pgMar w:top="1418" w:right="1418" w:bottom="1418" w:left="1418" w:header="737" w:footer="283" w:gutter="0"/>
      <w:lnNumType w:countBy="1" w:distance="85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8235909" w15:done="0"/>
  <w15:commentEx w15:paraId="57912CA4" w15:done="0"/>
  <w15:commentEx w15:paraId="7B7CBE47" w15:done="0"/>
  <w15:commentEx w15:paraId="01E09CD3" w15:done="0"/>
  <w15:commentEx w15:paraId="0B45C5E8" w15:done="0"/>
  <w15:commentEx w15:paraId="7B4C88EC" w15:done="0"/>
  <w15:commentEx w15:paraId="315B92CD" w15:done="0"/>
  <w15:commentEx w15:paraId="3677EAA7" w15:done="0"/>
  <w15:commentEx w15:paraId="1C88F028" w15:done="0"/>
  <w15:commentEx w15:paraId="52E8AFD9" w15:done="0"/>
  <w15:commentEx w15:paraId="57BB3FDF" w15:done="0"/>
  <w15:commentEx w15:paraId="74A10EAA" w15:done="0"/>
  <w15:commentEx w15:paraId="68AB06F8" w15:done="0"/>
  <w15:commentEx w15:paraId="72F418CF" w15:done="0"/>
  <w15:commentEx w15:paraId="4FCBE0B5" w15:done="0"/>
  <w15:commentEx w15:paraId="03FB64C5" w15:done="0"/>
  <w15:commentEx w15:paraId="6BE03EDF" w15:done="0"/>
  <w15:commentEx w15:paraId="7038A8EE" w15:done="0"/>
  <w15:commentEx w15:paraId="2C535A06" w15:done="0"/>
  <w15:commentEx w15:paraId="1EACA023" w15:done="0"/>
  <w15:commentEx w15:paraId="7457226D" w15:done="0"/>
  <w15:commentEx w15:paraId="7DCE01F1" w15:done="0"/>
  <w15:commentEx w15:paraId="657754B1" w15:done="0"/>
  <w15:commentEx w15:paraId="49D12E47" w15:done="0"/>
  <w15:commentEx w15:paraId="633D5E91" w15:done="0"/>
  <w15:commentEx w15:paraId="706F51D6" w15:done="0"/>
  <w15:commentEx w15:paraId="4EA650D5" w15:done="0"/>
  <w15:commentEx w15:paraId="7DC2DE29" w15:done="0"/>
  <w15:commentEx w15:paraId="6AB40C84" w15:done="0"/>
  <w15:commentEx w15:paraId="26C76C7E" w15:done="0"/>
  <w15:commentEx w15:paraId="3599C699" w15:done="0"/>
  <w15:commentEx w15:paraId="7A1DF63F" w15:done="0"/>
  <w15:commentEx w15:paraId="3452800C" w15:done="0"/>
  <w15:commentEx w15:paraId="5C74CD5C" w15:done="0"/>
  <w15:commentEx w15:paraId="769FC5D4" w15:done="0"/>
  <w15:commentEx w15:paraId="4ACA139C" w15:done="0"/>
  <w15:commentEx w15:paraId="59035BBC" w15:done="0"/>
  <w15:commentEx w15:paraId="528F250E" w15:done="0"/>
  <w15:commentEx w15:paraId="5F334AF8" w15:done="0"/>
  <w15:commentEx w15:paraId="6218A7CD" w15:done="0"/>
  <w15:commentEx w15:paraId="15F9A969" w15:done="0"/>
  <w15:commentEx w15:paraId="3D929D45" w15:done="0"/>
  <w15:commentEx w15:paraId="0CA87DAA" w15:done="0"/>
  <w15:commentEx w15:paraId="52C0249E" w15:done="0"/>
  <w15:commentEx w15:paraId="05B4541A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D72A0D" w14:textId="77777777" w:rsidR="00647CA9" w:rsidRDefault="00647CA9" w:rsidP="002F5CD1">
      <w:pPr>
        <w:spacing w:after="0" w:line="240" w:lineRule="auto"/>
      </w:pPr>
      <w:r>
        <w:separator/>
      </w:r>
    </w:p>
  </w:endnote>
  <w:endnote w:type="continuationSeparator" w:id="0">
    <w:p w14:paraId="3D18CEDE" w14:textId="77777777" w:rsidR="00647CA9" w:rsidRDefault="00647CA9" w:rsidP="002F5C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89216050"/>
      <w:docPartObj>
        <w:docPartGallery w:val="Page Numbers (Bottom of Page)"/>
        <w:docPartUnique/>
      </w:docPartObj>
    </w:sdtPr>
    <w:sdtEndPr/>
    <w:sdtContent>
      <w:p w14:paraId="07E190CE" w14:textId="194225E4" w:rsidR="00880CBB" w:rsidRDefault="00880CBB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E28B3">
          <w:rPr>
            <w:noProof/>
          </w:rPr>
          <w:t>1</w:t>
        </w:r>
        <w:r>
          <w:fldChar w:fldCharType="end"/>
        </w:r>
      </w:p>
    </w:sdtContent>
  </w:sdt>
  <w:p w14:paraId="4F764879" w14:textId="77777777" w:rsidR="00880CBB" w:rsidRDefault="00880CBB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1536E9" w14:textId="77777777" w:rsidR="00647CA9" w:rsidRDefault="00647CA9" w:rsidP="002F5CD1">
      <w:pPr>
        <w:spacing w:after="0" w:line="240" w:lineRule="auto"/>
      </w:pPr>
      <w:r>
        <w:separator/>
      </w:r>
    </w:p>
  </w:footnote>
  <w:footnote w:type="continuationSeparator" w:id="0">
    <w:p w14:paraId="0E33BF6E" w14:textId="77777777" w:rsidR="00647CA9" w:rsidRDefault="00647CA9" w:rsidP="002F5C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861C1B"/>
    <w:multiLevelType w:val="hybridMultilevel"/>
    <w:tmpl w:val="7FC64000"/>
    <w:lvl w:ilvl="0" w:tplc="56628778">
      <w:start w:val="4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  <w:b w:val="0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8C61919"/>
    <w:multiLevelType w:val="hybridMultilevel"/>
    <w:tmpl w:val="17626A5C"/>
    <w:lvl w:ilvl="0" w:tplc="0D58597A">
      <w:start w:val="4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  <w:b w:val="0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9965001"/>
    <w:multiLevelType w:val="hybridMultilevel"/>
    <w:tmpl w:val="9FE6D824"/>
    <w:lvl w:ilvl="0" w:tplc="F89E5EC8">
      <w:start w:val="4"/>
      <w:numFmt w:val="bullet"/>
      <w:lvlText w:val=""/>
      <w:lvlJc w:val="left"/>
      <w:pPr>
        <w:ind w:left="405" w:hanging="360"/>
      </w:pPr>
      <w:rPr>
        <w:rFonts w:ascii="Symbol" w:eastAsia="Calibri" w:hAnsi="Symbol" w:cs="Times New Roman" w:hint="default"/>
        <w:b w:val="0"/>
      </w:rPr>
    </w:lvl>
    <w:lvl w:ilvl="1" w:tplc="040C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Springer Basic name-yea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Biblio Henri a jour 02032018.enl&lt;/item&gt;&lt;/Libraries&gt;&lt;/ENLibraries&gt;"/>
  </w:docVars>
  <w:rsids>
    <w:rsidRoot w:val="00363EDB"/>
    <w:rsid w:val="00000CAC"/>
    <w:rsid w:val="00002711"/>
    <w:rsid w:val="000044A4"/>
    <w:rsid w:val="000172D8"/>
    <w:rsid w:val="0002593D"/>
    <w:rsid w:val="00034601"/>
    <w:rsid w:val="00037500"/>
    <w:rsid w:val="00037A67"/>
    <w:rsid w:val="00046CCA"/>
    <w:rsid w:val="000503E5"/>
    <w:rsid w:val="00060936"/>
    <w:rsid w:val="0006209C"/>
    <w:rsid w:val="00072746"/>
    <w:rsid w:val="00077510"/>
    <w:rsid w:val="00084843"/>
    <w:rsid w:val="000912FB"/>
    <w:rsid w:val="0009463D"/>
    <w:rsid w:val="00097BCA"/>
    <w:rsid w:val="000A0623"/>
    <w:rsid w:val="000A277F"/>
    <w:rsid w:val="000A5DD5"/>
    <w:rsid w:val="000A7436"/>
    <w:rsid w:val="000B7EA3"/>
    <w:rsid w:val="000C1D91"/>
    <w:rsid w:val="000C703A"/>
    <w:rsid w:val="000D7EA9"/>
    <w:rsid w:val="000E587C"/>
    <w:rsid w:val="000F04EB"/>
    <w:rsid w:val="000F5BD8"/>
    <w:rsid w:val="000F667A"/>
    <w:rsid w:val="001046CE"/>
    <w:rsid w:val="001214B3"/>
    <w:rsid w:val="00125890"/>
    <w:rsid w:val="00126AC0"/>
    <w:rsid w:val="00144A13"/>
    <w:rsid w:val="00145BD8"/>
    <w:rsid w:val="00151955"/>
    <w:rsid w:val="00151A92"/>
    <w:rsid w:val="00153F86"/>
    <w:rsid w:val="001612D2"/>
    <w:rsid w:val="00171DAF"/>
    <w:rsid w:val="00173E82"/>
    <w:rsid w:val="00173FCF"/>
    <w:rsid w:val="001754B6"/>
    <w:rsid w:val="0018116A"/>
    <w:rsid w:val="00182C13"/>
    <w:rsid w:val="001849A4"/>
    <w:rsid w:val="00184E74"/>
    <w:rsid w:val="00197AD7"/>
    <w:rsid w:val="00197CA8"/>
    <w:rsid w:val="001A45B1"/>
    <w:rsid w:val="001B0FEB"/>
    <w:rsid w:val="001B1026"/>
    <w:rsid w:val="001B52C4"/>
    <w:rsid w:val="001B6943"/>
    <w:rsid w:val="001C2F04"/>
    <w:rsid w:val="001E1701"/>
    <w:rsid w:val="001E7FC3"/>
    <w:rsid w:val="001F1C7F"/>
    <w:rsid w:val="001F3F59"/>
    <w:rsid w:val="001F3FDF"/>
    <w:rsid w:val="001F5FE3"/>
    <w:rsid w:val="002017DA"/>
    <w:rsid w:val="00204056"/>
    <w:rsid w:val="00205FB3"/>
    <w:rsid w:val="0020756A"/>
    <w:rsid w:val="00210F56"/>
    <w:rsid w:val="002128BE"/>
    <w:rsid w:val="002303C9"/>
    <w:rsid w:val="00236B69"/>
    <w:rsid w:val="00251A23"/>
    <w:rsid w:val="00251D65"/>
    <w:rsid w:val="00252083"/>
    <w:rsid w:val="00252286"/>
    <w:rsid w:val="00252BBC"/>
    <w:rsid w:val="00253C32"/>
    <w:rsid w:val="002673E3"/>
    <w:rsid w:val="00270BD9"/>
    <w:rsid w:val="00271AC6"/>
    <w:rsid w:val="002727CB"/>
    <w:rsid w:val="0027328B"/>
    <w:rsid w:val="00284D45"/>
    <w:rsid w:val="00286111"/>
    <w:rsid w:val="002864C0"/>
    <w:rsid w:val="00292EE1"/>
    <w:rsid w:val="002959B2"/>
    <w:rsid w:val="002959F2"/>
    <w:rsid w:val="002A11AB"/>
    <w:rsid w:val="002A3D9E"/>
    <w:rsid w:val="002A64B3"/>
    <w:rsid w:val="002B042D"/>
    <w:rsid w:val="002C44B3"/>
    <w:rsid w:val="002C7E99"/>
    <w:rsid w:val="002D36BA"/>
    <w:rsid w:val="002E1AE9"/>
    <w:rsid w:val="002F0856"/>
    <w:rsid w:val="002F0888"/>
    <w:rsid w:val="002F09EB"/>
    <w:rsid w:val="002F16A9"/>
    <w:rsid w:val="002F5CD1"/>
    <w:rsid w:val="002F6C52"/>
    <w:rsid w:val="002F7FDB"/>
    <w:rsid w:val="0030309A"/>
    <w:rsid w:val="00304E9D"/>
    <w:rsid w:val="003050A7"/>
    <w:rsid w:val="00306677"/>
    <w:rsid w:val="00306EE4"/>
    <w:rsid w:val="00310D74"/>
    <w:rsid w:val="0031245B"/>
    <w:rsid w:val="00317CD9"/>
    <w:rsid w:val="00320ECD"/>
    <w:rsid w:val="00325D6A"/>
    <w:rsid w:val="00326F27"/>
    <w:rsid w:val="00340DC5"/>
    <w:rsid w:val="00343471"/>
    <w:rsid w:val="00345526"/>
    <w:rsid w:val="0034669C"/>
    <w:rsid w:val="00350D4F"/>
    <w:rsid w:val="00356A5F"/>
    <w:rsid w:val="00363EDB"/>
    <w:rsid w:val="003740B6"/>
    <w:rsid w:val="0037557A"/>
    <w:rsid w:val="00390177"/>
    <w:rsid w:val="00391A04"/>
    <w:rsid w:val="003928A2"/>
    <w:rsid w:val="003A325A"/>
    <w:rsid w:val="003A5BFD"/>
    <w:rsid w:val="003C0136"/>
    <w:rsid w:val="003C3F70"/>
    <w:rsid w:val="003C49B2"/>
    <w:rsid w:val="003D1970"/>
    <w:rsid w:val="003D559F"/>
    <w:rsid w:val="003D662F"/>
    <w:rsid w:val="003E2DB3"/>
    <w:rsid w:val="003E4136"/>
    <w:rsid w:val="003F6B83"/>
    <w:rsid w:val="003F7870"/>
    <w:rsid w:val="00405C19"/>
    <w:rsid w:val="00406D8E"/>
    <w:rsid w:val="00422ED6"/>
    <w:rsid w:val="00425BF7"/>
    <w:rsid w:val="00426C26"/>
    <w:rsid w:val="004310E2"/>
    <w:rsid w:val="0043440E"/>
    <w:rsid w:val="004439AA"/>
    <w:rsid w:val="004469CC"/>
    <w:rsid w:val="00451042"/>
    <w:rsid w:val="00460D6F"/>
    <w:rsid w:val="00463707"/>
    <w:rsid w:val="00465702"/>
    <w:rsid w:val="0047082D"/>
    <w:rsid w:val="00472A30"/>
    <w:rsid w:val="004737CD"/>
    <w:rsid w:val="00483510"/>
    <w:rsid w:val="00494779"/>
    <w:rsid w:val="0049481D"/>
    <w:rsid w:val="004B1E69"/>
    <w:rsid w:val="004B395D"/>
    <w:rsid w:val="004C0032"/>
    <w:rsid w:val="004D2B6A"/>
    <w:rsid w:val="004F72E7"/>
    <w:rsid w:val="00501ED2"/>
    <w:rsid w:val="00510B2A"/>
    <w:rsid w:val="00514B11"/>
    <w:rsid w:val="00514F6A"/>
    <w:rsid w:val="00515141"/>
    <w:rsid w:val="005204D8"/>
    <w:rsid w:val="005209B0"/>
    <w:rsid w:val="00521BCA"/>
    <w:rsid w:val="0053250C"/>
    <w:rsid w:val="0054558A"/>
    <w:rsid w:val="00546230"/>
    <w:rsid w:val="00551B0B"/>
    <w:rsid w:val="00553B7E"/>
    <w:rsid w:val="00554B08"/>
    <w:rsid w:val="00560D01"/>
    <w:rsid w:val="00564598"/>
    <w:rsid w:val="005742BB"/>
    <w:rsid w:val="00592A9B"/>
    <w:rsid w:val="00592B5F"/>
    <w:rsid w:val="005A22E5"/>
    <w:rsid w:val="005A2F00"/>
    <w:rsid w:val="005B0907"/>
    <w:rsid w:val="005B40F2"/>
    <w:rsid w:val="005B7409"/>
    <w:rsid w:val="005B74A5"/>
    <w:rsid w:val="005C78B2"/>
    <w:rsid w:val="005D0F35"/>
    <w:rsid w:val="005E1DA2"/>
    <w:rsid w:val="005E2BCD"/>
    <w:rsid w:val="005E572E"/>
    <w:rsid w:val="005E7F14"/>
    <w:rsid w:val="005F4FE9"/>
    <w:rsid w:val="005F5281"/>
    <w:rsid w:val="0060310D"/>
    <w:rsid w:val="00604C3A"/>
    <w:rsid w:val="00607518"/>
    <w:rsid w:val="00615F57"/>
    <w:rsid w:val="00636004"/>
    <w:rsid w:val="006364AC"/>
    <w:rsid w:val="006440A4"/>
    <w:rsid w:val="00647CA9"/>
    <w:rsid w:val="0065256E"/>
    <w:rsid w:val="00661A30"/>
    <w:rsid w:val="00662214"/>
    <w:rsid w:val="00664722"/>
    <w:rsid w:val="00664823"/>
    <w:rsid w:val="0066607D"/>
    <w:rsid w:val="0066769E"/>
    <w:rsid w:val="00671F9D"/>
    <w:rsid w:val="00674A3E"/>
    <w:rsid w:val="00680E5F"/>
    <w:rsid w:val="00684876"/>
    <w:rsid w:val="00691AAF"/>
    <w:rsid w:val="006B5DDC"/>
    <w:rsid w:val="006B7514"/>
    <w:rsid w:val="006C0D0E"/>
    <w:rsid w:val="006C24DD"/>
    <w:rsid w:val="006C2E7D"/>
    <w:rsid w:val="006D3D6D"/>
    <w:rsid w:val="006D6309"/>
    <w:rsid w:val="006D63D1"/>
    <w:rsid w:val="006E547B"/>
    <w:rsid w:val="006E724D"/>
    <w:rsid w:val="006F7E52"/>
    <w:rsid w:val="00706E92"/>
    <w:rsid w:val="007102E2"/>
    <w:rsid w:val="00721313"/>
    <w:rsid w:val="00726AE8"/>
    <w:rsid w:val="00732456"/>
    <w:rsid w:val="007477CD"/>
    <w:rsid w:val="00747A3B"/>
    <w:rsid w:val="00747FCE"/>
    <w:rsid w:val="0075086B"/>
    <w:rsid w:val="00752AAF"/>
    <w:rsid w:val="00754DAE"/>
    <w:rsid w:val="00757F1C"/>
    <w:rsid w:val="00770CDD"/>
    <w:rsid w:val="0078664E"/>
    <w:rsid w:val="00787252"/>
    <w:rsid w:val="00791A01"/>
    <w:rsid w:val="007942E3"/>
    <w:rsid w:val="00796AAB"/>
    <w:rsid w:val="007A3343"/>
    <w:rsid w:val="007A48AA"/>
    <w:rsid w:val="007A76E2"/>
    <w:rsid w:val="007A7E17"/>
    <w:rsid w:val="007C4AB4"/>
    <w:rsid w:val="007D08F6"/>
    <w:rsid w:val="007D3A3B"/>
    <w:rsid w:val="007D522C"/>
    <w:rsid w:val="007E0F24"/>
    <w:rsid w:val="00804BC4"/>
    <w:rsid w:val="00807F42"/>
    <w:rsid w:val="00821573"/>
    <w:rsid w:val="008261B2"/>
    <w:rsid w:val="008369CF"/>
    <w:rsid w:val="00840F74"/>
    <w:rsid w:val="00841949"/>
    <w:rsid w:val="0084220F"/>
    <w:rsid w:val="00846152"/>
    <w:rsid w:val="0085247C"/>
    <w:rsid w:val="00855CE4"/>
    <w:rsid w:val="00856460"/>
    <w:rsid w:val="0085678C"/>
    <w:rsid w:val="0086364C"/>
    <w:rsid w:val="00873BDD"/>
    <w:rsid w:val="00874ECC"/>
    <w:rsid w:val="00880CBB"/>
    <w:rsid w:val="00885DB1"/>
    <w:rsid w:val="00890789"/>
    <w:rsid w:val="008932BD"/>
    <w:rsid w:val="008A07B0"/>
    <w:rsid w:val="008A33F8"/>
    <w:rsid w:val="008B21A5"/>
    <w:rsid w:val="008B3FE7"/>
    <w:rsid w:val="008B5456"/>
    <w:rsid w:val="008B5B80"/>
    <w:rsid w:val="008B75A2"/>
    <w:rsid w:val="008D53FD"/>
    <w:rsid w:val="008D6E3F"/>
    <w:rsid w:val="008E64DD"/>
    <w:rsid w:val="008E670E"/>
    <w:rsid w:val="008F0C71"/>
    <w:rsid w:val="008F2124"/>
    <w:rsid w:val="008F2F64"/>
    <w:rsid w:val="008F59EB"/>
    <w:rsid w:val="009028C8"/>
    <w:rsid w:val="009100FD"/>
    <w:rsid w:val="00912B3F"/>
    <w:rsid w:val="00912D71"/>
    <w:rsid w:val="00921E9E"/>
    <w:rsid w:val="00930A1D"/>
    <w:rsid w:val="009325C7"/>
    <w:rsid w:val="00933667"/>
    <w:rsid w:val="0093680E"/>
    <w:rsid w:val="00945B34"/>
    <w:rsid w:val="009473F3"/>
    <w:rsid w:val="0094799A"/>
    <w:rsid w:val="009550AB"/>
    <w:rsid w:val="00955C61"/>
    <w:rsid w:val="0095761C"/>
    <w:rsid w:val="0096079A"/>
    <w:rsid w:val="00964F76"/>
    <w:rsid w:val="0097090F"/>
    <w:rsid w:val="00981FFF"/>
    <w:rsid w:val="009828B6"/>
    <w:rsid w:val="00985457"/>
    <w:rsid w:val="00993D58"/>
    <w:rsid w:val="00995D5A"/>
    <w:rsid w:val="009A060D"/>
    <w:rsid w:val="009A14E5"/>
    <w:rsid w:val="009A19B9"/>
    <w:rsid w:val="009A4095"/>
    <w:rsid w:val="009A62A2"/>
    <w:rsid w:val="009B1062"/>
    <w:rsid w:val="009B4DE8"/>
    <w:rsid w:val="009C5760"/>
    <w:rsid w:val="009C667B"/>
    <w:rsid w:val="009D2130"/>
    <w:rsid w:val="009D29F3"/>
    <w:rsid w:val="009E28B3"/>
    <w:rsid w:val="009E6A7A"/>
    <w:rsid w:val="009F195A"/>
    <w:rsid w:val="009F7F7F"/>
    <w:rsid w:val="00A112C7"/>
    <w:rsid w:val="00A14559"/>
    <w:rsid w:val="00A20413"/>
    <w:rsid w:val="00A241C9"/>
    <w:rsid w:val="00A2688B"/>
    <w:rsid w:val="00A30312"/>
    <w:rsid w:val="00A41807"/>
    <w:rsid w:val="00A436D1"/>
    <w:rsid w:val="00A52CCC"/>
    <w:rsid w:val="00A57A44"/>
    <w:rsid w:val="00A74590"/>
    <w:rsid w:val="00A74B02"/>
    <w:rsid w:val="00A8180B"/>
    <w:rsid w:val="00A868E7"/>
    <w:rsid w:val="00A90760"/>
    <w:rsid w:val="00A93B76"/>
    <w:rsid w:val="00A95ABA"/>
    <w:rsid w:val="00AA16FE"/>
    <w:rsid w:val="00AC3F17"/>
    <w:rsid w:val="00AC3F1E"/>
    <w:rsid w:val="00AE14EC"/>
    <w:rsid w:val="00AE4BD4"/>
    <w:rsid w:val="00AE6AE3"/>
    <w:rsid w:val="00AE7303"/>
    <w:rsid w:val="00AF00B9"/>
    <w:rsid w:val="00AF2104"/>
    <w:rsid w:val="00AF350B"/>
    <w:rsid w:val="00AF405D"/>
    <w:rsid w:val="00AF4E43"/>
    <w:rsid w:val="00B039D4"/>
    <w:rsid w:val="00B127BE"/>
    <w:rsid w:val="00B141C9"/>
    <w:rsid w:val="00B2312B"/>
    <w:rsid w:val="00B27CBF"/>
    <w:rsid w:val="00B30553"/>
    <w:rsid w:val="00B33986"/>
    <w:rsid w:val="00B36183"/>
    <w:rsid w:val="00B369A2"/>
    <w:rsid w:val="00B4542F"/>
    <w:rsid w:val="00B45ED9"/>
    <w:rsid w:val="00B5717C"/>
    <w:rsid w:val="00B60479"/>
    <w:rsid w:val="00B643D1"/>
    <w:rsid w:val="00B75D1E"/>
    <w:rsid w:val="00B84F0A"/>
    <w:rsid w:val="00B856A3"/>
    <w:rsid w:val="00B87235"/>
    <w:rsid w:val="00B921CD"/>
    <w:rsid w:val="00BA08E8"/>
    <w:rsid w:val="00BA4C7F"/>
    <w:rsid w:val="00BA7BBD"/>
    <w:rsid w:val="00BB1100"/>
    <w:rsid w:val="00BB27C7"/>
    <w:rsid w:val="00BB61DC"/>
    <w:rsid w:val="00BC64CA"/>
    <w:rsid w:val="00BC71D8"/>
    <w:rsid w:val="00BD45AA"/>
    <w:rsid w:val="00BD7967"/>
    <w:rsid w:val="00BE28C8"/>
    <w:rsid w:val="00BF12C4"/>
    <w:rsid w:val="00BF6D87"/>
    <w:rsid w:val="00BF7C19"/>
    <w:rsid w:val="00C01B55"/>
    <w:rsid w:val="00C036A7"/>
    <w:rsid w:val="00C1441E"/>
    <w:rsid w:val="00C148D3"/>
    <w:rsid w:val="00C214B2"/>
    <w:rsid w:val="00C3649E"/>
    <w:rsid w:val="00C36986"/>
    <w:rsid w:val="00C37739"/>
    <w:rsid w:val="00C43031"/>
    <w:rsid w:val="00C45558"/>
    <w:rsid w:val="00C46E7F"/>
    <w:rsid w:val="00C46FA2"/>
    <w:rsid w:val="00C475FE"/>
    <w:rsid w:val="00C47799"/>
    <w:rsid w:val="00C5032E"/>
    <w:rsid w:val="00C5220A"/>
    <w:rsid w:val="00C54AED"/>
    <w:rsid w:val="00C7366B"/>
    <w:rsid w:val="00C900D3"/>
    <w:rsid w:val="00C9274A"/>
    <w:rsid w:val="00C9342D"/>
    <w:rsid w:val="00CA1E00"/>
    <w:rsid w:val="00CA36EC"/>
    <w:rsid w:val="00CB1227"/>
    <w:rsid w:val="00CC6DF2"/>
    <w:rsid w:val="00CD1570"/>
    <w:rsid w:val="00CD4E0F"/>
    <w:rsid w:val="00CD7D72"/>
    <w:rsid w:val="00CE0D1C"/>
    <w:rsid w:val="00CE7458"/>
    <w:rsid w:val="00D01ECE"/>
    <w:rsid w:val="00D03006"/>
    <w:rsid w:val="00D0320C"/>
    <w:rsid w:val="00D05BED"/>
    <w:rsid w:val="00D05F07"/>
    <w:rsid w:val="00D06780"/>
    <w:rsid w:val="00D10121"/>
    <w:rsid w:val="00D13F0A"/>
    <w:rsid w:val="00D214FB"/>
    <w:rsid w:val="00D31241"/>
    <w:rsid w:val="00D36343"/>
    <w:rsid w:val="00D42BBB"/>
    <w:rsid w:val="00D4784A"/>
    <w:rsid w:val="00D50341"/>
    <w:rsid w:val="00D53403"/>
    <w:rsid w:val="00D5569C"/>
    <w:rsid w:val="00D6487C"/>
    <w:rsid w:val="00D82E84"/>
    <w:rsid w:val="00D8318C"/>
    <w:rsid w:val="00D85F59"/>
    <w:rsid w:val="00D87A06"/>
    <w:rsid w:val="00D87E9F"/>
    <w:rsid w:val="00D92DC6"/>
    <w:rsid w:val="00DB1C12"/>
    <w:rsid w:val="00DC4AD6"/>
    <w:rsid w:val="00DC528B"/>
    <w:rsid w:val="00DD1EF7"/>
    <w:rsid w:val="00DE0081"/>
    <w:rsid w:val="00DE3EE7"/>
    <w:rsid w:val="00DF126B"/>
    <w:rsid w:val="00DF3DAF"/>
    <w:rsid w:val="00DF4BD3"/>
    <w:rsid w:val="00E02CBB"/>
    <w:rsid w:val="00E05B81"/>
    <w:rsid w:val="00E110C0"/>
    <w:rsid w:val="00E17817"/>
    <w:rsid w:val="00E202BF"/>
    <w:rsid w:val="00E23C75"/>
    <w:rsid w:val="00E33063"/>
    <w:rsid w:val="00E334A5"/>
    <w:rsid w:val="00E347CD"/>
    <w:rsid w:val="00E4156A"/>
    <w:rsid w:val="00E44E7D"/>
    <w:rsid w:val="00E50192"/>
    <w:rsid w:val="00E548A8"/>
    <w:rsid w:val="00E62A87"/>
    <w:rsid w:val="00E651D6"/>
    <w:rsid w:val="00E71738"/>
    <w:rsid w:val="00E8636D"/>
    <w:rsid w:val="00E92E86"/>
    <w:rsid w:val="00E9364E"/>
    <w:rsid w:val="00E949DF"/>
    <w:rsid w:val="00E9680F"/>
    <w:rsid w:val="00EA06E5"/>
    <w:rsid w:val="00EA3C94"/>
    <w:rsid w:val="00EC116E"/>
    <w:rsid w:val="00EC4FFF"/>
    <w:rsid w:val="00EC66C3"/>
    <w:rsid w:val="00ED108C"/>
    <w:rsid w:val="00ED1683"/>
    <w:rsid w:val="00EE318E"/>
    <w:rsid w:val="00EE4DBF"/>
    <w:rsid w:val="00EE6856"/>
    <w:rsid w:val="00EF0F1C"/>
    <w:rsid w:val="00F06523"/>
    <w:rsid w:val="00F07775"/>
    <w:rsid w:val="00F1051A"/>
    <w:rsid w:val="00F21902"/>
    <w:rsid w:val="00F22F16"/>
    <w:rsid w:val="00F24B46"/>
    <w:rsid w:val="00F25A88"/>
    <w:rsid w:val="00F267D7"/>
    <w:rsid w:val="00F34AC3"/>
    <w:rsid w:val="00F51E3A"/>
    <w:rsid w:val="00F52E43"/>
    <w:rsid w:val="00F53EDC"/>
    <w:rsid w:val="00F55927"/>
    <w:rsid w:val="00F64B9E"/>
    <w:rsid w:val="00F670C2"/>
    <w:rsid w:val="00F76C5C"/>
    <w:rsid w:val="00F8633F"/>
    <w:rsid w:val="00F909D8"/>
    <w:rsid w:val="00F90C2A"/>
    <w:rsid w:val="00FA066F"/>
    <w:rsid w:val="00FA0F5B"/>
    <w:rsid w:val="00FB24A3"/>
    <w:rsid w:val="00FC339A"/>
    <w:rsid w:val="00FC7470"/>
    <w:rsid w:val="00FD6334"/>
    <w:rsid w:val="00FE19C5"/>
    <w:rsid w:val="00FE3117"/>
    <w:rsid w:val="00FE4758"/>
    <w:rsid w:val="00FE6119"/>
    <w:rsid w:val="00FE7096"/>
    <w:rsid w:val="00FF5116"/>
    <w:rsid w:val="00FF79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F793E2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205FB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enhypertexte">
    <w:name w:val="Hyperlink"/>
    <w:uiPriority w:val="99"/>
    <w:unhideWhenUsed/>
    <w:rsid w:val="00D8318C"/>
    <w:rPr>
      <w:color w:val="0000FF"/>
      <w:u w:val="single"/>
    </w:rPr>
  </w:style>
  <w:style w:type="character" w:styleId="Marquedecommentaire">
    <w:name w:val="annotation reference"/>
    <w:uiPriority w:val="99"/>
    <w:semiHidden/>
    <w:unhideWhenUsed/>
    <w:rsid w:val="00391A04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391A04"/>
    <w:rPr>
      <w:sz w:val="20"/>
      <w:szCs w:val="20"/>
    </w:rPr>
  </w:style>
  <w:style w:type="character" w:customStyle="1" w:styleId="CommentaireCar">
    <w:name w:val="Commentaire Car"/>
    <w:link w:val="Commentaire"/>
    <w:uiPriority w:val="99"/>
    <w:semiHidden/>
    <w:rsid w:val="00391A04"/>
    <w:rPr>
      <w:lang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91A04"/>
    <w:rPr>
      <w:b/>
      <w:bCs/>
    </w:rPr>
  </w:style>
  <w:style w:type="character" w:customStyle="1" w:styleId="ObjetducommentaireCar">
    <w:name w:val="Objet du commentaire Car"/>
    <w:link w:val="Objetducommentaire"/>
    <w:uiPriority w:val="99"/>
    <w:semiHidden/>
    <w:rsid w:val="00391A04"/>
    <w:rPr>
      <w:b/>
      <w:bCs/>
      <w:lang w:eastAsia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91A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link w:val="Textedebulles"/>
    <w:uiPriority w:val="99"/>
    <w:semiHidden/>
    <w:rsid w:val="00391A04"/>
    <w:rPr>
      <w:rFonts w:ascii="Tahoma" w:hAnsi="Tahoma" w:cs="Tahoma"/>
      <w:sz w:val="16"/>
      <w:szCs w:val="16"/>
      <w:lang w:eastAsia="en-US"/>
    </w:rPr>
  </w:style>
  <w:style w:type="character" w:styleId="Textedelespacerserv">
    <w:name w:val="Placeholder Text"/>
    <w:basedOn w:val="Policepardfaut"/>
    <w:uiPriority w:val="99"/>
    <w:semiHidden/>
    <w:rsid w:val="00993D58"/>
    <w:rPr>
      <w:color w:val="808080"/>
    </w:rPr>
  </w:style>
  <w:style w:type="character" w:styleId="Lienhypertextesuivivisit">
    <w:name w:val="FollowedHyperlink"/>
    <w:basedOn w:val="Policepardfaut"/>
    <w:uiPriority w:val="99"/>
    <w:semiHidden/>
    <w:unhideWhenUsed/>
    <w:rsid w:val="00AA16FE"/>
    <w:rPr>
      <w:color w:val="800080" w:themeColor="followedHyperlink"/>
      <w:u w:val="single"/>
    </w:rPr>
  </w:style>
  <w:style w:type="paragraph" w:styleId="Rvision">
    <w:name w:val="Revision"/>
    <w:hidden/>
    <w:uiPriority w:val="99"/>
    <w:semiHidden/>
    <w:rsid w:val="00AE4BD4"/>
    <w:rPr>
      <w:sz w:val="22"/>
      <w:szCs w:val="22"/>
      <w:lang w:eastAsia="en-US"/>
    </w:rPr>
  </w:style>
  <w:style w:type="character" w:styleId="Numrodeligne">
    <w:name w:val="line number"/>
    <w:basedOn w:val="Policepardfaut"/>
    <w:uiPriority w:val="99"/>
    <w:semiHidden/>
    <w:unhideWhenUsed/>
    <w:rsid w:val="002F5CD1"/>
  </w:style>
  <w:style w:type="paragraph" w:styleId="En-tte">
    <w:name w:val="header"/>
    <w:basedOn w:val="Normal"/>
    <w:link w:val="En-tteCar"/>
    <w:uiPriority w:val="99"/>
    <w:unhideWhenUsed/>
    <w:rsid w:val="002F5CD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2F5CD1"/>
    <w:rPr>
      <w:sz w:val="22"/>
      <w:szCs w:val="22"/>
      <w:lang w:eastAsia="en-US"/>
    </w:rPr>
  </w:style>
  <w:style w:type="paragraph" w:styleId="Pieddepage">
    <w:name w:val="footer"/>
    <w:basedOn w:val="Normal"/>
    <w:link w:val="PieddepageCar"/>
    <w:uiPriority w:val="99"/>
    <w:unhideWhenUsed/>
    <w:rsid w:val="002F5CD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2F5CD1"/>
    <w:rPr>
      <w:sz w:val="22"/>
      <w:szCs w:val="22"/>
      <w:lang w:eastAsia="en-US"/>
    </w:rPr>
  </w:style>
  <w:style w:type="paragraph" w:customStyle="1" w:styleId="p1">
    <w:name w:val="p1"/>
    <w:basedOn w:val="Normal"/>
    <w:rsid w:val="00356A5F"/>
    <w:pPr>
      <w:spacing w:after="0" w:line="240" w:lineRule="auto"/>
      <w:ind w:left="540" w:hanging="540"/>
    </w:pPr>
    <w:rPr>
      <w:rFonts w:ascii="Helvetica" w:hAnsi="Helvetica"/>
      <w:sz w:val="18"/>
      <w:szCs w:val="18"/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205FB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enhypertexte">
    <w:name w:val="Hyperlink"/>
    <w:uiPriority w:val="99"/>
    <w:unhideWhenUsed/>
    <w:rsid w:val="00D8318C"/>
    <w:rPr>
      <w:color w:val="0000FF"/>
      <w:u w:val="single"/>
    </w:rPr>
  </w:style>
  <w:style w:type="character" w:styleId="Marquedecommentaire">
    <w:name w:val="annotation reference"/>
    <w:uiPriority w:val="99"/>
    <w:semiHidden/>
    <w:unhideWhenUsed/>
    <w:rsid w:val="00391A04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391A04"/>
    <w:rPr>
      <w:sz w:val="20"/>
      <w:szCs w:val="20"/>
    </w:rPr>
  </w:style>
  <w:style w:type="character" w:customStyle="1" w:styleId="CommentaireCar">
    <w:name w:val="Commentaire Car"/>
    <w:link w:val="Commentaire"/>
    <w:uiPriority w:val="99"/>
    <w:semiHidden/>
    <w:rsid w:val="00391A04"/>
    <w:rPr>
      <w:lang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91A04"/>
    <w:rPr>
      <w:b/>
      <w:bCs/>
    </w:rPr>
  </w:style>
  <w:style w:type="character" w:customStyle="1" w:styleId="ObjetducommentaireCar">
    <w:name w:val="Objet du commentaire Car"/>
    <w:link w:val="Objetducommentaire"/>
    <w:uiPriority w:val="99"/>
    <w:semiHidden/>
    <w:rsid w:val="00391A04"/>
    <w:rPr>
      <w:b/>
      <w:bCs/>
      <w:lang w:eastAsia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91A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link w:val="Textedebulles"/>
    <w:uiPriority w:val="99"/>
    <w:semiHidden/>
    <w:rsid w:val="00391A04"/>
    <w:rPr>
      <w:rFonts w:ascii="Tahoma" w:hAnsi="Tahoma" w:cs="Tahoma"/>
      <w:sz w:val="16"/>
      <w:szCs w:val="16"/>
      <w:lang w:eastAsia="en-US"/>
    </w:rPr>
  </w:style>
  <w:style w:type="character" w:styleId="Textedelespacerserv">
    <w:name w:val="Placeholder Text"/>
    <w:basedOn w:val="Policepardfaut"/>
    <w:uiPriority w:val="99"/>
    <w:semiHidden/>
    <w:rsid w:val="00993D58"/>
    <w:rPr>
      <w:color w:val="808080"/>
    </w:rPr>
  </w:style>
  <w:style w:type="character" w:styleId="Lienhypertextesuivivisit">
    <w:name w:val="FollowedHyperlink"/>
    <w:basedOn w:val="Policepardfaut"/>
    <w:uiPriority w:val="99"/>
    <w:semiHidden/>
    <w:unhideWhenUsed/>
    <w:rsid w:val="00AA16FE"/>
    <w:rPr>
      <w:color w:val="800080" w:themeColor="followedHyperlink"/>
      <w:u w:val="single"/>
    </w:rPr>
  </w:style>
  <w:style w:type="paragraph" w:styleId="Rvision">
    <w:name w:val="Revision"/>
    <w:hidden/>
    <w:uiPriority w:val="99"/>
    <w:semiHidden/>
    <w:rsid w:val="00AE4BD4"/>
    <w:rPr>
      <w:sz w:val="22"/>
      <w:szCs w:val="22"/>
      <w:lang w:eastAsia="en-US"/>
    </w:rPr>
  </w:style>
  <w:style w:type="character" w:styleId="Numrodeligne">
    <w:name w:val="line number"/>
    <w:basedOn w:val="Policepardfaut"/>
    <w:uiPriority w:val="99"/>
    <w:semiHidden/>
    <w:unhideWhenUsed/>
    <w:rsid w:val="002F5CD1"/>
  </w:style>
  <w:style w:type="paragraph" w:styleId="En-tte">
    <w:name w:val="header"/>
    <w:basedOn w:val="Normal"/>
    <w:link w:val="En-tteCar"/>
    <w:uiPriority w:val="99"/>
    <w:unhideWhenUsed/>
    <w:rsid w:val="002F5CD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2F5CD1"/>
    <w:rPr>
      <w:sz w:val="22"/>
      <w:szCs w:val="22"/>
      <w:lang w:eastAsia="en-US"/>
    </w:rPr>
  </w:style>
  <w:style w:type="paragraph" w:styleId="Pieddepage">
    <w:name w:val="footer"/>
    <w:basedOn w:val="Normal"/>
    <w:link w:val="PieddepageCar"/>
    <w:uiPriority w:val="99"/>
    <w:unhideWhenUsed/>
    <w:rsid w:val="002F5CD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2F5CD1"/>
    <w:rPr>
      <w:sz w:val="22"/>
      <w:szCs w:val="22"/>
      <w:lang w:eastAsia="en-US"/>
    </w:rPr>
  </w:style>
  <w:style w:type="paragraph" w:customStyle="1" w:styleId="p1">
    <w:name w:val="p1"/>
    <w:basedOn w:val="Normal"/>
    <w:rsid w:val="00356A5F"/>
    <w:pPr>
      <w:spacing w:after="0" w:line="240" w:lineRule="auto"/>
      <w:ind w:left="540" w:hanging="540"/>
    </w:pPr>
    <w:rPr>
      <w:rFonts w:ascii="Helvetica" w:hAnsi="Helvetica"/>
      <w:sz w:val="18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0107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72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20" Type="http://schemas.microsoft.com/office/2011/relationships/commentsExtended" Target="commentsExtended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660</Words>
  <Characters>9135</Characters>
  <Application>Microsoft Office Word</Application>
  <DocSecurity>0</DocSecurity>
  <Lines>76</Lines>
  <Paragraphs>21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23</vt:i4>
      </vt:variant>
    </vt:vector>
  </HeadingPairs>
  <TitlesOfParts>
    <vt:vector size="25" baseType="lpstr">
      <vt:lpstr/>
      <vt:lpstr/>
      <vt:lpstr>2 Réserve National des Terres Australes Françaises, Saint Pierre, La Réunion </vt:lpstr>
      <vt:lpstr>Introduction</vt:lpstr>
      <vt:lpstr>Material and methods</vt:lpstr>
      <vt:lpstr>Regularly monitored breeding sites</vt:lpstr>
      <vt:lpstr>Counts of remote populations</vt:lpstr>
      <vt:lpstr>Estimating population trends</vt:lpstr>
      <vt:lpstr>RESULTS</vt:lpstr>
      <vt:lpstr>Wandering Albatross</vt:lpstr>
      <vt:lpstr>Amsterdam albatross</vt:lpstr>
      <vt:lpstr>Grey headed Albatross</vt:lpstr>
      <vt:lpstr>Indian Yellow-nosed Albatross</vt:lpstr>
      <vt:lpstr>Black-browed Albatrosses</vt:lpstr>
      <vt:lpstr>Sooty and Light-mantled Sooty Albatrosses</vt:lpstr>
      <vt:lpstr>DISCUSSION</vt:lpstr>
      <vt:lpstr>ACKNOWLEDMENTS: </vt:lpstr>
      <vt:lpstr>Literature cited</vt:lpstr>
      <vt:lpstr>Legends to figures</vt:lpstr>
      <vt:lpstr>Figure 1</vt:lpstr>
      <vt:lpstr>Figure 2</vt:lpstr>
      <vt:lpstr>Figure 3</vt:lpstr>
      <vt:lpstr>Figure 4</vt:lpstr>
      <vt:lpstr>Figure 5</vt:lpstr>
      <vt:lpstr>Annexes</vt:lpstr>
    </vt:vector>
  </TitlesOfParts>
  <LinksUpToDate>false</LinksUpToDate>
  <CharactersWithSpaces>10774</CharactersWithSpaces>
  <SharedDoc>false</SharedDoc>
  <HLinks>
    <vt:vector size="6" baseType="variant">
      <vt:variant>
        <vt:i4>4849684</vt:i4>
      </vt:variant>
      <vt:variant>
        <vt:i4>40</vt:i4>
      </vt:variant>
      <vt:variant>
        <vt:i4>0</vt:i4>
      </vt:variant>
      <vt:variant>
        <vt:i4>5</vt:i4>
      </vt:variant>
      <vt:variant>
        <vt:lpwstr>https://www.digitalglobe.com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3-07T10:51:00Z</dcterms:created>
  <dcterms:modified xsi:type="dcterms:W3CDTF">2018-03-23T09:22:00Z</dcterms:modified>
</cp:coreProperties>
</file>